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F55B1" w:rsidRPr="00FB546A" w:rsidRDefault="006F55B1" w:rsidP="006F55B1">
      <w:pPr>
        <w:jc w:val="center"/>
        <w:rPr>
          <w:rFonts w:ascii="Trebuchet MS" w:hAnsi="Trebuchet MS"/>
          <w:b/>
          <w:sz w:val="26"/>
          <w:szCs w:val="26"/>
        </w:rPr>
      </w:pPr>
      <w:r w:rsidRPr="00FB546A">
        <w:rPr>
          <w:rFonts w:ascii="Trebuchet MS" w:hAnsi="Trebuchet MS"/>
          <w:b/>
          <w:sz w:val="26"/>
          <w:szCs w:val="26"/>
        </w:rPr>
        <w:t>Functional trait references</w:t>
      </w:r>
      <w:r w:rsidR="00DD6ADE">
        <w:rPr>
          <w:rFonts w:ascii="Trebuchet MS" w:hAnsi="Trebuchet MS"/>
          <w:b/>
          <w:sz w:val="26"/>
          <w:szCs w:val="26"/>
        </w:rPr>
        <w:t xml:space="preserve"> – key for </w:t>
      </w:r>
      <w:r w:rsidR="00DF516B">
        <w:rPr>
          <w:rFonts w:ascii="Trebuchet MS" w:hAnsi="Trebuchet MS"/>
          <w:b/>
          <w:sz w:val="26"/>
          <w:szCs w:val="26"/>
        </w:rPr>
        <w:t>Dataset 3</w:t>
      </w:r>
    </w:p>
    <w:p w:rsidR="009000EA" w:rsidRDefault="006F55B1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 xml:space="preserve">A: </w:t>
      </w:r>
      <w:r w:rsidR="009F7213">
        <w:rPr>
          <w:rFonts w:ascii="Trebuchet MS" w:hAnsi="Trebuchet MS"/>
          <w:sz w:val="20"/>
          <w:szCs w:val="20"/>
        </w:rPr>
        <w:t xml:space="preserve">Dauvin and Bellan-Santini,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E263F4">
        <w:rPr>
          <w:rFonts w:ascii="Trebuchet MS" w:hAnsi="Trebuchet MS"/>
          <w:sz w:val="20"/>
          <w:szCs w:val="20"/>
        </w:rPr>
        <w:instrText xml:space="preserve"> ADDIN EN.CITE &lt;EndNote&gt;&lt;Cite ExcludeAuth="1"&gt;&lt;Author&gt;Dauvin&lt;/Author&gt;&lt;Year&gt;1990&lt;/Year&gt;&lt;IDText&gt;An overview of the amphipod genus Haploops (Ampeliscidae)&lt;/IDText&gt;&lt;DisplayText&gt;(1990)&lt;/DisplayText&gt;&lt;record&gt;&lt;foreign-keys&gt;&lt;key app="EN" db-id="9aatdftridt5wue0f0nvawd95fedtp90w5ww"&gt;820&lt;/key&gt;&lt;/foreign-keys&gt;&lt;dates&gt;&lt;pub-dates&gt;&lt;date&gt;2009/05/01&lt;/date&gt;&lt;/pub-dates&gt;&lt;year&gt;1990&lt;/year&gt;&lt;/dates&gt;&lt;urls&gt;&lt;related-urls&gt;&lt;url&gt;https://www.cambridge.org/core/article/an-overview-of-the-amphipod-genus-haploops-ampeliscidae/95BE7F99E04C25DB2AAD9907BCFEF290&lt;/url&gt;&lt;/related-urls&gt;&lt;/urls&gt;&lt;titles&gt;&lt;title&gt;An overview of the amphipod genus Haploops (Ampeliscidae)&lt;/title&gt;&lt;secondary-title&gt;Journal of the Marine Biological Association of the United Kingdom&lt;/secondary-title&gt;&lt;/titles&gt;&lt;pages&gt;887-903&lt;/pages&gt;&lt;number&gt;4&lt;/number&gt;&lt;contributors&gt;&lt;authors&gt;&lt;author&gt;Dauvin, J-C.&lt;/author&gt;&lt;author&gt;Bellan-Santini, D.&lt;/author&gt;&lt;/authors&gt;&lt;/contributors&gt;&lt;added-date format="utc"&gt;1487070994&lt;/added-date&gt;&lt;ref-type name="Journal Article"&gt;17&lt;/ref-type&gt;&lt;rec-number&gt;1588&lt;/rec-number&gt;&lt;last-updated-date format="utc"&gt;1487088994&lt;/last-updated-date&gt;&lt;electronic-resource-num&gt;10.1017/s0025315400059129&lt;/electronic-resource-num&gt;&lt;volume&gt;70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E263F4">
        <w:rPr>
          <w:rFonts w:ascii="Trebuchet MS" w:hAnsi="Trebuchet MS"/>
          <w:noProof/>
          <w:sz w:val="20"/>
          <w:szCs w:val="20"/>
        </w:rPr>
        <w:t>(1990)</w:t>
      </w:r>
      <w:r w:rsidR="009F7213">
        <w:rPr>
          <w:rFonts w:ascii="Trebuchet MS" w:hAnsi="Trebuchet MS"/>
          <w:sz w:val="20"/>
          <w:szCs w:val="20"/>
        </w:rPr>
        <w:fldChar w:fldCharType="end"/>
      </w:r>
      <w:r w:rsidR="009000EA">
        <w:rPr>
          <w:rFonts w:ascii="Trebuchet MS" w:hAnsi="Trebuchet MS"/>
          <w:sz w:val="20"/>
          <w:szCs w:val="20"/>
        </w:rPr>
        <w:t>.</w:t>
      </w:r>
    </w:p>
    <w:p w:rsidR="007B6165" w:rsidRDefault="00C45EBE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B: MarLIN BIOTIC trait database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MarLIN&lt;/Author&gt;&lt;Year&gt;2006&lt;/Year&gt;&lt;IDText&gt;Biological traits information catalogue&lt;/IDText&gt;&lt;DisplayText&gt;(2006)&lt;/DisplayText&gt;&lt;record&gt;&lt;foreign-keys&gt;&lt;key app="EN" db-id="9aatdftridt5wue0f0nvawd95fedtp90w5ww"&gt;821&lt;/key&gt;&lt;/foreign-keys&gt;&lt;urls&gt;&lt;related-urls&gt;&lt;url&gt;www.marlin.ac.uk/biotic&lt;/url&gt;&lt;/related-urls&gt;&lt;/urls&gt;&lt;titles&gt;&lt;title&gt;Biological traits information catalogue&lt;/title&gt;&lt;secondary-title&gt;Marine Life Information Network&lt;/secondary-title&gt;&lt;/titles&gt;&lt;number&gt;September 2016&lt;/number&gt;&lt;contributors&gt;&lt;authors&gt;&lt;author&gt;MarLIN&lt;/author&gt;&lt;/authors&gt;&lt;/contributors&gt;&lt;added-date format="utc"&gt;1474957204&lt;/added-date&gt;&lt;pub-location&gt;Plymouth&lt;/pub-location&gt;&lt;ref-type name="Web Page"&gt;12&lt;/ref-type&gt;&lt;dates&gt;&lt;year&gt;2006&lt;/year&gt;&lt;/dates&gt;&lt;rec-number&gt;1598&lt;/rec-number&gt;&lt;publisher&gt;Marine Biological Association of the United Kingdom&lt;/publisher&gt;&lt;last-updated-date format="utc"&gt;1474971604&lt;/last-updated-dat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2006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6F55B1" w:rsidRDefault="007B6165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 xml:space="preserve">C: </w:t>
      </w:r>
      <w:r w:rsidR="00E9596D">
        <w:rPr>
          <w:rFonts w:ascii="Trebuchet MS" w:hAnsi="Trebuchet MS"/>
          <w:sz w:val="20"/>
          <w:szCs w:val="20"/>
        </w:rPr>
        <w:t>Thiel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Thiel&lt;/Author&gt;&lt;Year&gt;1998&lt;/Year&gt;&lt;IDText&gt;Extended parental care in marine amphipods. I. Juvenile survival without parents&lt;/IDText&gt;&lt;DisplayText&gt;(1998)&lt;/DisplayText&gt;&lt;record&gt;&lt;foreign-keys&gt;&lt;key app="EN" db-id="9aatdftridt5wue0f0nvawd95fedtp90w5ww"&gt;822&lt;/key&gt;&lt;/foreign-keys&gt;&lt;isbn&gt;0022-0981&lt;/isbn&gt;&lt;titles&gt;&lt;title&gt;Extended parental care in marine amphipods. I. Juvenile survival without parents&lt;/title&gt;&lt;secondary-title&gt;Journal of Experimental Marine Biology and Ecology&lt;/secondary-title&gt;&lt;/titles&gt;&lt;pages&gt;187-201&lt;/pages&gt;&lt;contributors&gt;&lt;authors&gt;&lt;author&gt;Thiel, M.&lt;/author&gt;&lt;/authors&gt;&lt;/contributors&gt;&lt;added-date format="utc"&gt;1474957227&lt;/added-date&gt;&lt;ref-type name="Journal Article"&gt;17&lt;/ref-type&gt;&lt;dates&gt;&lt;year&gt;1998&lt;/year&gt;&lt;/dates&gt;&lt;rec-number&gt;1607&lt;/rec-number&gt;&lt;last-updated-date format="utc"&gt;1474971627&lt;/last-updated-date&gt;&lt;volume&gt;227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98)</w:t>
      </w:r>
      <w:r w:rsidR="009F7213">
        <w:rPr>
          <w:rFonts w:ascii="Trebuchet MS" w:hAnsi="Trebuchet MS"/>
          <w:sz w:val="20"/>
          <w:szCs w:val="20"/>
        </w:rPr>
        <w:fldChar w:fldCharType="end"/>
      </w:r>
      <w:r w:rsidR="00E9596D">
        <w:rPr>
          <w:rFonts w:ascii="Trebuchet MS" w:hAnsi="Trebuchet MS"/>
          <w:sz w:val="20"/>
          <w:szCs w:val="20"/>
        </w:rPr>
        <w:t>.</w:t>
      </w:r>
      <w:r w:rsidR="006F55B1">
        <w:rPr>
          <w:rFonts w:ascii="Trebuchet MS" w:hAnsi="Trebuchet MS"/>
          <w:sz w:val="20"/>
          <w:szCs w:val="20"/>
        </w:rPr>
        <w:t xml:space="preserve"> </w:t>
      </w:r>
    </w:p>
    <w:p w:rsidR="00F342AC" w:rsidRDefault="00F342AC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D: Aoki and Kikuchi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Aoki&lt;/Author&gt;&lt;Year&gt;1991&lt;/Year&gt;&lt;IDText&gt;Two types of maternal care for juveniles observed in Caprella monoceros Mayer, 1890 and Caprella decipiens Mayer, 1890 (Amphipoda: Caprellidae)&lt;/IDText&gt;&lt;DisplayText&gt;(1991)&lt;/DisplayText&gt;&lt;record&gt;&lt;foreign-keys&gt;&lt;key app="EN" db-id="9aatdftridt5wue0f0nvawd95fedtp90w5ww"&gt;823&lt;/key&gt;&lt;/foreign-keys&gt;&lt;urls&gt;&lt;related-urls&gt;&lt;url&gt;http://dx.doi.org/10.1007/978-94-011-3542-9_20&lt;/url&gt;&lt;/related-urls&gt;&lt;/urls&gt;&lt;isbn&gt;978-94-011-3542-9&lt;/isbn&gt;&lt;titles&gt;&lt;title&gt;Two types of maternal care for juveniles observed in Caprella monoceros Mayer, 1890 and Caprella decipiens Mayer, 1890 (Amphipoda: Caprellidae)&lt;/title&gt;&lt;secondary-title&gt;VIIth International Colloquium on Amphipoda: Proceedings of the VIIth International Colloquium on Amphipoda held in Walpole, Maine, USA, 14–16 September 1990&lt;/secondary-title&gt;&lt;/titles&gt;&lt;pages&gt;229-237&lt;/pages&gt;&lt;contributors&gt;&lt;authors&gt;&lt;author&gt;Aoki, M.N.&lt;/author&gt;&lt;author&gt;Kikuchi, T.&lt;/author&gt;&lt;/authors&gt;&lt;/contributors&gt;&lt;added-date format="utc"&gt;1474957175&lt;/added-date&gt;&lt;pub-location&gt;Dordrecht&lt;/pub-location&gt;&lt;ref-type name="Book Section"&gt;5&lt;/ref-type&gt;&lt;dates&gt;&lt;year&gt;1991&lt;/year&gt;&lt;/dates&gt;&lt;rec-number&gt;1584&lt;/rec-number&gt;&lt;publisher&gt;Springer Netherlands&lt;/publisher&gt;&lt;last-updated-date format="utc"&gt;1474971575&lt;/last-updated-date&gt;&lt;label&gt;Aoki1991&lt;/label&gt;&lt;contributors&gt;&lt;secondary-authors&gt;&lt;author&gt;Watling, Les&lt;/author&gt;&lt;/secondary-authors&gt;&lt;/contributors&gt;&lt;electronic-resource-num&gt;10.1007/978-94-011-3542-9_20&lt;/electronic-resource-num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91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59596A" w:rsidRDefault="0059596A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E: Aoki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Aoki&lt;/Author&gt;&lt;Year&gt;1997&lt;/Year&gt;&lt;IDText&gt;Comparative study of mother-young association in caprellid amphipods: is maternal care effective?&lt;/IDText&gt;&lt;DisplayText&gt;(1997)&lt;/DisplayText&gt;&lt;record&gt;&lt;foreign-keys&gt;&lt;key app="EN" db-id="9aatdftridt5wue0f0nvawd95fedtp90w5ww"&gt;824&lt;/key&gt;&lt;/foreign-keys&gt;&lt;urls&gt;&lt;related-urls&gt;&lt;url&gt;http://booksandjournals.brillonline.com/content/journals/10.1163/1937240x97x00288&lt;/url&gt;&lt;/related-urls&gt;&lt;/urls&gt;&lt;titles&gt;&lt;title&gt;Comparative study of mother-young association in caprellid amphipods: is maternal care effective?&lt;/title&gt;&lt;secondary-title&gt;Journal of Crustacean Biology&lt;/secondary-title&gt;&lt;/titles&gt;&lt;pages&gt;447-458&lt;/pages&gt;&lt;contributors&gt;&lt;authors&gt;&lt;author&gt;Aoki, M.N.&lt;/author&gt;&lt;/authors&gt;&lt;/contributors&gt;&lt;added-date format="utc"&gt;1474957175&lt;/added-date&gt;&lt;ref-type name="Journal Article"&gt;17&lt;/ref-type&gt;&lt;dates&gt;&lt;year&gt;1997&lt;/year&gt;&lt;/dates&gt;&lt;rec-number&gt;1583&lt;/rec-number&gt;&lt;last-updated-date format="utc"&gt;1474971575&lt;/last-updated-date&gt;&lt;electronic-resource-num&gt;doi:http://dx.doi.org/10.1163/1937240X97X00288&lt;/electronic-resource-num&gt;&lt;volume&gt;17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97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59596A" w:rsidRDefault="004F1D01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 xml:space="preserve">F: </w:t>
      </w:r>
      <w:r w:rsidR="00B94DAB">
        <w:rPr>
          <w:rFonts w:ascii="Trebuchet MS" w:hAnsi="Trebuchet MS"/>
          <w:sz w:val="20"/>
          <w:szCs w:val="20"/>
        </w:rPr>
        <w:t>Guerra-Garcia et al.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Guerra-García&lt;/Author&gt;&lt;Year&gt;2014&lt;/Year&gt;&lt;IDText&gt;Dietary analysis of the marine Amphipoda (Crustacea: Peracarida) from the Iberian Peninsula&lt;/IDText&gt;&lt;DisplayText&gt;(2014)&lt;/DisplayText&gt;&lt;record&gt;&lt;foreign-keys&gt;&lt;key app="EN" db-id="9aatdftridt5wue0f0nvawd95fedtp90w5ww"&gt;825&lt;/key&gt;&lt;/foreign-keys&gt;&lt;isbn&gt;1385-1101&lt;/isbn&gt;&lt;titles&gt;&lt;title&gt;Dietary analysis of the marine Amphipoda (Crustacea: Peracarida) from the Iberian Peninsula&lt;/title&gt;&lt;secondary-title&gt;Journal of Sea Research&lt;/secondary-title&gt;&lt;/titles&gt;&lt;pages&gt;508-517&lt;/pages&gt;&lt;contributors&gt;&lt;authors&gt;&lt;author&gt;Guerra-García, J.M.&lt;/author&gt;&lt;author&gt;Tierno de Figueroa, J.M.&lt;/author&gt;&lt;author&gt;Navarro-Barranco, C.&lt;/author&gt;&lt;author&gt;Ros, M.&lt;/author&gt;&lt;author&gt;Sánchez-Moyano, J.E.&lt;/author&gt;&lt;author&gt;Moreira, J.&lt;/author&gt;&lt;/authors&gt;&lt;/contributors&gt;&lt;added-date format="utc"&gt;1474957192&lt;/added-date&gt;&lt;ref-type name="Journal Article"&gt;17&lt;/ref-type&gt;&lt;dates&gt;&lt;year&gt;2014&lt;/year&gt;&lt;/dates&gt;&lt;rec-number&gt;1591&lt;/rec-number&gt;&lt;last-updated-date format="utc"&gt;1474971592&lt;/last-updated-date&gt;&lt;volume&gt;85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2014)</w:t>
      </w:r>
      <w:r w:rsidR="009F7213">
        <w:rPr>
          <w:rFonts w:ascii="Trebuchet MS" w:hAnsi="Trebuchet MS"/>
          <w:sz w:val="20"/>
          <w:szCs w:val="20"/>
        </w:rPr>
        <w:fldChar w:fldCharType="end"/>
      </w:r>
      <w:r w:rsidR="005D1B71">
        <w:rPr>
          <w:rFonts w:ascii="Trebuchet MS" w:hAnsi="Trebuchet MS"/>
          <w:sz w:val="20"/>
          <w:szCs w:val="20"/>
        </w:rPr>
        <w:t>.</w:t>
      </w:r>
    </w:p>
    <w:p w:rsidR="005D1B71" w:rsidRDefault="005D1B71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G: Scipione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Scipione&lt;/Author&gt;&lt;Year&gt;2013&lt;/Year&gt;&lt;IDText&gt;Do studies of functional groups give more insight to amphipod biodiversity?&lt;/IDText&gt;&lt;DisplayText&gt;(2013)&lt;/DisplayText&gt;&lt;record&gt;&lt;foreign-keys&gt;&lt;key app="EN" db-id="9aatdftridt5wue0f0nvawd95fedtp90w5ww"&gt;826&lt;/key&gt;&lt;/foreign-keys&gt;&lt;keywords&gt;&lt;keyword&gt;Crostacei anfipodi&lt;/keyword&gt;&lt;keyword&gt;mar Mediterraneo&lt;/keyword&gt;&lt;keyword&gt;biodiversity&lt;/keyword&gt;&lt;keyword&gt;functional groups&lt;/keyword&gt;&lt;keyword&gt;Zostera marina&lt;/keyword&gt;&lt;keyword&gt;gruppi funzionali&lt;/keyword&gt;&lt;keyword&gt;Mediterranean Sea&lt;/keyword&gt;&lt;keyword&gt;Posidonia oceanica&lt;/keyword&gt;&lt;keyword&gt;Amphipod crustaceans&lt;/keyword&gt;&lt;keyword&gt;Caulerpa racemosa var. cylindracea&lt;/keyword&gt;&lt;keyword&gt;biodiversità&lt;/keyword&gt;&lt;keyword&gt;Cymodocea nodosa&lt;/keyword&gt;&lt;/keywords&gt;&lt;urls&gt;&lt;related-urls&gt;&lt;url&gt;http://booksandjournals.brillonline.com/content/journals/10.1163/15685403-00003209&lt;/url&gt;&lt;/related-urls&gt;&lt;/urls&gt;&lt;titles&gt;&lt;title&gt;Do studies of functional groups give more insight to amphipod biodiversity?&lt;/title&gt;&lt;secondary-title&gt;Crustaceana&lt;/secondary-title&gt;&lt;/titles&gt;&lt;pages&gt;955-1006&lt;/pages&gt;&lt;contributors&gt;&lt;authors&gt;&lt;author&gt;Scipione, M.B.&lt;/author&gt;&lt;/authors&gt;&lt;/contributors&gt;&lt;added-date format="utc"&gt;1474957219&lt;/added-date&gt;&lt;ref-type name="Journal Article"&gt;17&lt;/ref-type&gt;&lt;dates&gt;&lt;year&gt;2013&lt;/year&gt;&lt;/dates&gt;&lt;rec-number&gt;1604&lt;/rec-number&gt;&lt;last-updated-date format="utc"&gt;1474971619&lt;/last-updated-date&gt;&lt;electronic-resource-num&gt;doi:http://dx.doi.org/10.1163/15685403-00003209&lt;/electronic-resource-num&gt;&lt;volume&gt;86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2013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313C70" w:rsidRDefault="00313C70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H: Mattson and Cedhagen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Mattson&lt;/Author&gt;&lt;Year&gt;1989&lt;/Year&gt;&lt;IDText&gt;Aspects of the behaviour and ecology of Dyopedos monacanthus (Metzger) and D. porrectus Bate, with comparative notes on Dulichia tuberculata Boeck (Crustacea: Amphipoda: Podoceridae)&lt;/IDText&gt;&lt;DisplayText&gt;(1989)&lt;/DisplayText&gt;&lt;record&gt;&lt;foreign-keys&gt;&lt;key app="EN" db-id="9aatdftridt5wue0f0nvawd95fedtp90w5ww"&gt;827&lt;/key&gt;&lt;/foreign-keys&gt;&lt;isbn&gt;0022-0981&lt;/isbn&gt;&lt;titles&gt;&lt;title&gt;&lt;style font="default" size="100%"&gt;Aspects of the behaviour and ecology of &lt;/style&gt;&lt;style face="italic" font="default" size="100%"&gt;Dyopedos monacanthus&lt;/style&gt;&lt;style font="default" size="100%"&gt; (Metzger) and &lt;/style&gt;&lt;style face="italic" font="default" size="100%"&gt;D. porrectus&lt;/style&gt;&lt;style font="default" size="100%"&gt; Bate, with comparative notes on &lt;/style&gt;&lt;style face="italic" font="default" size="100%"&gt;Dulichia tuberculata&lt;/style&gt;&lt;style font="default" size="100%"&gt; Boeck (Crustacea: Amphipoda: Podoceridae)&lt;/style&gt;&lt;/title&gt;&lt;secondary-title&gt;Journal of Experimental Marine Biology and Ecology&lt;/secondary-title&gt;&lt;/titles&gt;&lt;pages&gt;253-272&lt;/pages&gt;&lt;contributors&gt;&lt;authors&gt;&lt;author&gt;Mattson, S.&lt;/author&gt;&lt;author&gt;Cedhagen, T.&lt;/author&gt;&lt;/authors&gt;&lt;/contributors&gt;&lt;added-date format="utc"&gt;1474957204&lt;/added-date&gt;&lt;ref-type name="Journal Article"&gt;17&lt;/ref-type&gt;&lt;dates&gt;&lt;year&gt;1989&lt;/year&gt;&lt;/dates&gt;&lt;rec-number&gt;1599&lt;/rec-number&gt;&lt;last-updated-date format="utc"&gt;1474971604&lt;/last-updated-date&gt;&lt;volume&gt;127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89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C30B3D" w:rsidRDefault="00C30B3D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I: Thiel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Thiel&lt;/Author&gt;&lt;Year&gt;1999&lt;/Year&gt;&lt;IDText&gt;Extended parental care in marine amphipods: II. Maternal protection of juveniles from predation&lt;/IDText&gt;&lt;DisplayText&gt;(1999)&lt;/DisplayText&gt;&lt;record&gt;&lt;foreign-keys&gt;&lt;key app="EN" db-id="9aatdftridt5wue0f0nvawd95fedtp90w5ww"&gt;828&lt;/key&gt;&lt;/foreign-keys&gt;&lt;isbn&gt;0022-0981&lt;/isbn&gt;&lt;titles&gt;&lt;title&gt;Extended parental care in marine amphipods: II. Maternal protection of juveniles from predation&lt;/title&gt;&lt;secondary-title&gt;Journal of Experimental Marine Biology and Ecology&lt;/secondary-title&gt;&lt;/titles&gt;&lt;pages&gt;235-253&lt;/pages&gt;&lt;contributors&gt;&lt;authors&gt;&lt;author&gt;Thiel, M.&lt;/author&gt;&lt;/authors&gt;&lt;/contributors&gt;&lt;added-date format="utc"&gt;1474957227&lt;/added-date&gt;&lt;ref-type name="Journal Article"&gt;17&lt;/ref-type&gt;&lt;dates&gt;&lt;year&gt;1999&lt;/year&gt;&lt;/dates&gt;&lt;rec-number&gt;1608&lt;/rec-number&gt;&lt;last-updated-date format="utc"&gt;1474971627&lt;/last-updated-date&gt;&lt;volume&gt;234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99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C30B3D" w:rsidRDefault="00DC5A06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J: Harrison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Harrison&lt;/Author&gt;&lt;Year&gt;1940&lt;/Year&gt;&lt;IDText&gt;On the Biology of the Caprellidae. Growth and moulting of Pseudoprotella phasma Montagu&lt;/IDText&gt;&lt;DisplayText&gt;(1940)&lt;/DisplayText&gt;&lt;record&gt;&lt;foreign-keys&gt;&lt;key app="EN" db-id="9aatdftridt5wue0f0nvawd95fedtp90w5ww"&gt;829&lt;/key&gt;&lt;/foreign-keys&gt;&lt;dates&gt;&lt;pub-dates&gt;&lt;date&gt;2009/05/01&lt;/date&gt;&lt;/pub-dates&gt;&lt;year&gt;1940&lt;/year&gt;&lt;/dates&gt;&lt;urls&gt;&lt;related-urls&gt;&lt;url&gt;https://www.cambridge.org/core/article/on-the-biology-of-the-caprellidae-growth-and-moulting-of-pseudoprotella-phasma-montagu/E769370F4AA5A7CFD9B3FA424AA26324&lt;/url&gt;&lt;/related-urls&gt;&lt;/urls&gt;&lt;titles&gt;&lt;title&gt;&lt;style font="default" size="100%"&gt;On the Biology of the Caprellidae. Growth and moulting of &lt;/style&gt;&lt;style face="italic" font="default" size="100%"&gt;Pseudoprotella phasma&lt;/style&gt;&lt;style font="default" size="100%"&gt; Montagu&lt;/style&gt;&lt;/title&gt;&lt;secondary-title&gt;Journal of the Marine Biological Association of the United Kingdom&lt;/secondary-title&gt;&lt;/titles&gt;&lt;pages&gt;483-493&lt;/pages&gt;&lt;contributors&gt;&lt;authors&gt;&lt;author&gt;Harrison, R. J.&lt;/author&gt;&lt;/authors&gt;&lt;/contributors&gt;&lt;added-date format="utc"&gt;1474957197&lt;/added-date&gt;&lt;pub-location&gt;Cambridge, UK&lt;/pub-location&gt;&lt;ref-type name="Journal Article"&gt;17&lt;/ref-type&gt;&lt;rec-number&gt;1592&lt;/rec-number&gt;&lt;publisher&gt;Cambridge University Press&lt;/publisher&gt;&lt;last-updated-date format="utc"&gt;1474971597&lt;/last-updated-date&gt;&lt;electronic-resource-num&gt;10.1017/s0025315400045392&lt;/electronic-resource-num&gt;&lt;volume&gt;24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40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 xml:space="preserve">. </w:t>
      </w:r>
    </w:p>
    <w:p w:rsidR="00DC5A06" w:rsidRDefault="00453D21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K: Laval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Laval&lt;/Author&gt;&lt;Year&gt;1980&lt;/Year&gt;&lt;IDText&gt;Hyperiid amphipods as crustacean parasitoids associated with gelatinous zooplankton&lt;/IDText&gt;&lt;DisplayText&gt;(1980)&lt;/DisplayText&gt;&lt;record&gt;&lt;foreign-keys&gt;&lt;key app="EN" db-id="9aatdftridt5wue0f0nvawd95fedtp90w5ww"&gt;830&lt;/key&gt;&lt;/foreign-keys&gt;&lt;titles&gt;&lt;title&gt;Hyperiid amphipods as crustacean parasitoids associated with gelatinous zooplankton&lt;/title&gt;&lt;secondary-title&gt;Oceanography and Marine Biology, an Annual Review&lt;/secondary-title&gt;&lt;/titles&gt;&lt;pages&gt;11-56&lt;/pages&gt;&lt;contributors&gt;&lt;authors&gt;&lt;author&gt;Laval, P.&lt;/author&gt;&lt;/authors&gt;&lt;/contributors&gt;&lt;added-date format="utc"&gt;1474957204&lt;/added-date&gt;&lt;ref-type name="Journal Article"&gt;17&lt;/ref-type&gt;&lt;dates&gt;&lt;year&gt;1980&lt;/year&gt;&lt;/dates&gt;&lt;rec-number&gt;1595&lt;/rec-number&gt;&lt;last-updated-date format="utc"&gt;1474971604&lt;/last-updated-date&gt;&lt;volume&gt;18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80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453D21" w:rsidRDefault="00EE184E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L: Svavarsson and Davidsdottir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Svavarsson&lt;/Author&gt;&lt;Year&gt;1995&lt;/Year&gt;&lt;IDText&gt;Cibicides spp. (Protozoa, Foraminifera) as epizoites on the Arctic antenna-brooding Arcturus baffini (Crustacea, Isopoda, Valvifera)&lt;/IDText&gt;&lt;DisplayText&gt;(1995)&lt;/DisplayText&gt;&lt;record&gt;&lt;foreign-keys&gt;&lt;key app="EN" db-id="9aatdftridt5wue0f0nvawd95fedtp90w5ww"&gt;831&lt;/key&gt;&lt;/foreign-keys&gt;&lt;urls&gt;&lt;related-urls&gt;&lt;url&gt;http://dx.doi.org/10.1007/BF00239648&lt;/url&gt;&lt;/related-urls&gt;&lt;/urls&gt;&lt;isbn&gt;1432-2056&lt;/isbn&gt;&lt;work-type&gt;journal article&lt;/work-type&gt;&lt;titles&gt;&lt;title&gt;&lt;style face="italic" font="default" size="100%"&gt;Cibicides spp&lt;/style&gt;&lt;style font="default" size="100%"&gt;. (Protozoa, Foraminifera) as epizoites on the Arctic antenna-brooding &lt;/style&gt;&lt;style face="italic" font="default" size="100%"&gt;Arcturus baffini&lt;/style&gt;&lt;style font="default" size="100%"&gt; (Crustacea, Isopoda, Valvifera)&lt;/style&gt;&lt;/title&gt;&lt;secondary-title&gt;Polar Biology&lt;/secondary-title&gt;&lt;/titles&gt;&lt;pages&gt;569-574&lt;/pages&gt;&lt;contributors&gt;&lt;authors&gt;&lt;author&gt;Svavarsson, J.&lt;/author&gt;&lt;author&gt;Davídsdóttir, B.&lt;/author&gt;&lt;/authors&gt;&lt;/contributors&gt;&lt;added-date format="utc"&gt;1474957227&lt;/added-date&gt;&lt;ref-type name="Journal Article"&gt;17&lt;/ref-type&gt;&lt;dates&gt;&lt;year&gt;1995&lt;/year&gt;&lt;/dates&gt;&lt;rec-number&gt;1606&lt;/rec-number&gt;&lt;last-updated-date format="utc"&gt;1474971627&lt;/last-updated-date&gt;&lt;label&gt;Svavarsson1995&lt;/label&gt;&lt;electronic-resource-num&gt;10.1007/bf00239648&lt;/electronic-resource-num&gt;&lt;volume&gt;15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95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EE184E" w:rsidRDefault="00033097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 xml:space="preserve">M: Legezynska </w:t>
      </w:r>
      <w:r w:rsidR="00C644D4">
        <w:rPr>
          <w:rFonts w:ascii="Trebuchet MS" w:hAnsi="Trebuchet MS"/>
          <w:sz w:val="20"/>
          <w:szCs w:val="20"/>
        </w:rPr>
        <w:t>et al.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Legeżyńska&lt;/Author&gt;&lt;Year&gt;2012&lt;/Year&gt;&lt;IDText&gt;When season does not matter: summer and winter trophic ecology of Arctic amphipods&lt;/IDText&gt;&lt;DisplayText&gt;(2012)&lt;/DisplayText&gt;&lt;record&gt;&lt;foreign-keys&gt;&lt;key app="EN" db-id="9aatdftridt5wue0f0nvawd95fedtp90w5ww"&gt;832&lt;/key&gt;&lt;/foreign-keys&gt;&lt;urls&gt;&lt;related-urls&gt;&lt;url&gt;http://dx.doi.org/10.1007/s10750-011-0982-z&lt;/url&gt;&lt;/related-urls&gt;&lt;/urls&gt;&lt;isbn&gt;1573-5117&lt;/isbn&gt;&lt;work-type&gt;journal article&lt;/work-type&gt;&lt;titles&gt;&lt;title&gt;When season does not matter: summer and winter trophic ecology of Arctic amphipods&lt;/title&gt;&lt;secondary-title&gt;Hydrobiologia&lt;/secondary-title&gt;&lt;/titles&gt;&lt;pages&gt;189-214&lt;/pages&gt;&lt;contributors&gt;&lt;authors&gt;&lt;author&gt;Legeżyńska, J.&lt;/author&gt;&lt;author&gt;Kędra, M.&lt;/author&gt;&lt;author&gt;Walkusz, W.&lt;/author&gt;&lt;/authors&gt;&lt;/contributors&gt;&lt;added-date format="utc"&gt;1474957204&lt;/added-date&gt;&lt;ref-type name="Journal Article"&gt;17&lt;/ref-type&gt;&lt;dates&gt;&lt;year&gt;2012&lt;/year&gt;&lt;/dates&gt;&lt;rec-number&gt;1596&lt;/rec-number&gt;&lt;last-updated-date format="utc"&gt;1474971604&lt;/last-updated-date&gt;&lt;label&gt;Legeżyńska2012&lt;/label&gt;&lt;electronic-resource-num&gt;10.1007/s10750-011-0982-z&lt;/electronic-resource-num&gt;&lt;volume&gt;684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2012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0D44FF" w:rsidRDefault="000D44FF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N: Dixon and Moore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Dixon&lt;/Author&gt;&lt;Year&gt;1997&lt;/Year&gt;&lt;IDText&gt;A comparative study on the tubes and feeding behaviour of eight species of corophioid Amphipoda and their bearing on phylogenetic relationships within the Corophioidea&lt;/IDText&gt;&lt;DisplayText&gt;(1997)&lt;/DisplayText&gt;&lt;record&gt;&lt;foreign-keys&gt;&lt;key app="EN" db-id="9aatdftridt5wue0f0nvawd95fedtp90w5ww"&gt;833&lt;/key&gt;&lt;/foreign-keys&gt;&lt;titles&gt;&lt;title&gt;A comparative study on the tubes and feeding behaviour of eight species of corophioid Amphipoda and their bearing on phylogenetic relationships within the Corophioidea&lt;/title&gt;&lt;secondary-title&gt;Philosophical Transactions of the Royal Society of London. Series B: Biological Sciences&lt;/secondary-title&gt;&lt;/titles&gt;&lt;pages&gt;93-112&lt;/pages&gt;&lt;contributors&gt;&lt;authors&gt;&lt;author&gt;Dixon, I.M.T.&lt;/author&gt;&lt;author&gt;Moore, P.G.&lt;/author&gt;&lt;/authors&gt;&lt;/contributors&gt;&lt;added-date format="utc"&gt;1474957183&lt;/added-date&gt;&lt;ref-type name="Journal Article"&gt;17&lt;/ref-type&gt;&lt;dates&gt;&lt;year&gt;1997&lt;/year&gt;&lt;/dates&gt;&lt;rec-number&gt;1589&lt;/rec-number&gt;&lt;last-updated-date format="utc"&gt;1474971583&lt;/last-updated-date&gt;&lt;electronic-resource-num&gt;10.1098/rstb.1997.0006&lt;/electronic-resource-num&gt;&lt;volume&gt;352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97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0D44FF" w:rsidRDefault="00634D57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O: Lewis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Lewis&lt;/Author&gt;&lt;Year&gt;1992&lt;/Year&gt;&lt;IDText&gt;Abundance, distribution and behavior of a commensal amphipod Stenothoe valida Dana on the hydrocoral Millepora complanata Lamarck&lt;/IDText&gt;&lt;DisplayText&gt;(1992)&lt;/DisplayText&gt;&lt;record&gt;&lt;foreign-keys&gt;&lt;key app="EN" db-id="9aatdftridt5wue0f0nvawd95fedtp90w5ww"&gt;834&lt;/key&gt;&lt;/foreign-keys&gt;&lt;urls&gt;&lt;related-urls&gt;&lt;url&gt;http://www.ingentaconnect.com/content/umrsmas/bullmar/1992/00000051/00000002/art00010&lt;/url&gt;&lt;/related-urls&gt;&lt;/urls&gt;&lt;titles&gt;&lt;title&gt;&lt;style font="default" size="100%"&gt;Abundance, distribution and behavior of a commensal amphipod &lt;/style&gt;&lt;style face="italic" font="default" size="100%"&gt;Stenothoe valida&lt;/style&gt;&lt;style font="default" size="100%"&gt; Dana on the hydrocoral &lt;/style&gt;&lt;style face="italic" font="default" size="100%"&gt;Millepora complanata&lt;/style&gt;&lt;style font="default" size="100%"&gt; Lamarck&lt;/style&gt;&lt;/title&gt;&lt;secondary-title&gt;Bulletin of Marine Science&lt;/secondary-title&gt;&lt;/titles&gt;&lt;pages&gt;245-249&lt;/pages&gt;&lt;number&gt;2&lt;/number&gt;&lt;contributors&gt;&lt;authors&gt;&lt;author&gt;Lewis, J.B.&lt;/author&gt;&lt;/authors&gt;&lt;/contributors&gt;&lt;added-date format="utc"&gt;1474957204&lt;/added-date&gt;&lt;ref-type name="Journal Article"&gt;17&lt;/ref-type&gt;&lt;dates&gt;&lt;year&gt;1992&lt;/year&gt;&lt;/dates&gt;&lt;rec-number&gt;1597&lt;/rec-number&gt;&lt;last-updated-date format="utc"&gt;1474971604&lt;/last-updated-date&gt;&lt;volume&gt;51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92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634D57" w:rsidRDefault="00127D49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P: Sainte-Marie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Sainte-Marie&lt;/Author&gt;&lt;Year&gt;1986&lt;/Year&gt;&lt;IDText&gt;Feeding and swimming of lysianassid amphipods in a shallow cold-water bay&lt;/IDText&gt;&lt;DisplayText&gt;(1986)&lt;/DisplayText&gt;&lt;record&gt;&lt;foreign-keys&gt;&lt;key app="EN" db-id="9aatdftridt5wue0f0nvawd95fedtp90w5ww"&gt;835&lt;/key&gt;&lt;/foreign-keys&gt;&lt;urls&gt;&lt;related-urls&gt;&lt;url&gt;http://dx.doi.org/10.1007/BF00569437&lt;/url&gt;&lt;/related-urls&gt;&lt;/urls&gt;&lt;isbn&gt;1432-1793&lt;/isbn&gt;&lt;work-type&gt;journal article&lt;/work-type&gt;&lt;titles&gt;&lt;title&gt;Feeding and swimming of lysianassid amphipods in a shallow cold-water bay&lt;/title&gt;&lt;secondary-title&gt;Marine Biology&lt;/secondary-title&gt;&lt;/titles&gt;&lt;pages&gt;219-229&lt;/pages&gt;&lt;contributors&gt;&lt;authors&gt;&lt;author&gt;Sainte-Marie, B.&lt;/author&gt;&lt;/authors&gt;&lt;/contributors&gt;&lt;added-date format="utc"&gt;1474957218&lt;/added-date&gt;&lt;ref-type name="Journal Article"&gt;17&lt;/ref-type&gt;&lt;dates&gt;&lt;year&gt;1986&lt;/year&gt;&lt;/dates&gt;&lt;rec-number&gt;1603&lt;/rec-number&gt;&lt;last-updated-date format="utc"&gt;1474971618&lt;/last-updated-date&gt;&lt;label&gt;Sainte-Marie1986&lt;/label&gt;&lt;electronic-resource-num&gt;10.1007/bf00569437&lt;/electronic-resource-num&gt;&lt;volume&gt;91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86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127D49" w:rsidRDefault="00105E5B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Q: Oliver et al.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Oliver&lt;/Author&gt;&lt;Year&gt;1982&lt;/Year&gt;&lt;IDText&gt;Phoxocephalid amphipod crustaceans as predators on larvae and juveniles in marine soft-bottom communities&lt;/IDText&gt;&lt;DisplayText&gt;(1982)&lt;/DisplayText&gt;&lt;record&gt;&lt;foreign-keys&gt;&lt;key app="EN" db-id="9aatdftridt5wue0f0nvawd95fedtp90w5ww"&gt;836&lt;/key&gt;&lt;/foreign-keys&gt;&lt;isbn&gt;0171-8630&lt;/isbn&gt;&lt;titles&gt;&lt;title&gt;Phoxocephalid amphipod crustaceans as predators on larvae and juveniles in marine soft-bottom communities&lt;/title&gt;&lt;secondary-title&gt;Marine ecology progress series&lt;/secondary-title&gt;&lt;/titles&gt;&lt;pages&gt;179-184&lt;/pages&gt;&lt;contributors&gt;&lt;authors&gt;&lt;author&gt;Oliver, J.S.&lt;/author&gt;&lt;author&gt;Oakden, J.M.&lt;/author&gt;&lt;author&gt;Slattery, P.N.&lt;/author&gt;&lt;/authors&gt;&lt;/contributors&gt;&lt;added-date format="utc"&gt;1474957210&lt;/added-date&gt;&lt;ref-type name="Journal Article"&gt;17&lt;/ref-type&gt;&lt;dates&gt;&lt;year&gt;1982&lt;/year&gt;&lt;/dates&gt;&lt;rec-number&gt;1602&lt;/rec-number&gt;&lt;last-updated-date format="utc"&gt;1474971610&lt;/last-updated-date&gt;&lt;volume&gt;7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82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105E5B" w:rsidRDefault="0082381D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R: Oakden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Oakden&lt;/Author&gt;&lt;Year&gt;1984&lt;/Year&gt;&lt;IDText&gt;Feeding and substrate preference in five species of phoxocephalid amphipods from central California&lt;/IDText&gt;&lt;DisplayText&gt;(1984)&lt;/DisplayText&gt;&lt;record&gt;&lt;foreign-keys&gt;&lt;key app="EN" db-id="9aatdftridt5wue0f0nvawd95fedtp90w5ww"&gt;837&lt;/key&gt;&lt;/foreign-keys&gt;&lt;urls&gt;&lt;related-urls&gt;&lt;url&gt;http://booksandjournals.brillonline.com/content/journals/10.1163/1937240x84x00345&lt;/url&gt;&lt;/related-urls&gt;&lt;/urls&gt;&lt;titles&gt;&lt;title&gt;Feeding and substrate preference in five species of phoxocephalid amphipods from central California&lt;/title&gt;&lt;secondary-title&gt;Journal of Crustacean Biology&lt;/secondary-title&gt;&lt;/titles&gt;&lt;pages&gt;233-247&lt;/pages&gt;&lt;contributors&gt;&lt;authors&gt;&lt;author&gt;Oakden, J.M.&lt;/author&gt;&lt;/authors&gt;&lt;/contributors&gt;&lt;added-date format="utc"&gt;1474957210&lt;/added-date&gt;&lt;ref-type name="Journal Article"&gt;17&lt;/ref-type&gt;&lt;dates&gt;&lt;year&gt;1984&lt;/year&gt;&lt;/dates&gt;&lt;rec-number&gt;1601&lt;/rec-number&gt;&lt;last-updated-date format="utc"&gt;1474971610&lt;/last-updated-date&gt;&lt;electronic-resource-num&gt;doi:http://dx.doi.org/10.1163/1937240X84X00345&lt;/electronic-resource-num&gt;&lt;volume&gt;4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84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C8411D" w:rsidRDefault="00C8411D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S: Dauby et al.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Dauby&lt;/Author&gt;&lt;Year&gt;2001&lt;/Year&gt;&lt;IDText&gt;Trophic diversity within the eastern Weddell Sea amphipod community&lt;/IDText&gt;&lt;DisplayText&gt;(2001)&lt;/DisplayText&gt;&lt;record&gt;&lt;foreign-keys&gt;&lt;key app="EN" db-id="9aatdftridt5wue0f0nvawd95fedtp90w5ww"&gt;838&lt;/key&gt;&lt;/foreign-keys&gt;&lt;urls&gt;&lt;related-urls&gt;&lt;url&gt;http://dx.doi.org/10.1023/A:1017596120422&lt;/url&gt;&lt;/related-urls&gt;&lt;/urls&gt;&lt;isbn&gt;1573-5117&lt;/isbn&gt;&lt;work-type&gt;journal article&lt;/work-type&gt;&lt;titles&gt;&lt;title&gt;Trophic diversity within the eastern Weddell Sea amphipod community&lt;/title&gt;&lt;secondary-title&gt;Hydrobiologia&lt;/secondary-title&gt;&lt;/titles&gt;&lt;pages&gt;69-86&lt;/pages&gt;&lt;contributors&gt;&lt;authors&gt;&lt;author&gt;Dauby, P.&lt;/author&gt;&lt;author&gt;Scailteur, Y.&lt;/author&gt;&lt;author&gt;De Broyer, C.&lt;/author&gt;&lt;/authors&gt;&lt;/contributors&gt;&lt;added-date format="utc"&gt;1474957182&lt;/added-date&gt;&lt;ref-type name="Journal Article"&gt;17&lt;/ref-type&gt;&lt;dates&gt;&lt;year&gt;2001&lt;/year&gt;&lt;/dates&gt;&lt;rec-number&gt;1587&lt;/rec-number&gt;&lt;last-updated-date format="utc"&gt;1474971582&lt;/last-updated-date&gt;&lt;label&gt;Dauby2001&lt;/label&gt;&lt;electronic-resource-num&gt;10.1023/a:1017596120422&lt;/electronic-resource-num&gt;&lt;volume&gt;443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2001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C8411D" w:rsidRDefault="00D6648B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 xml:space="preserve">T: Borowsky,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Borowsky&lt;/Author&gt;&lt;Year&gt;1983&lt;/Year&gt;&lt;IDText&gt;Reproductive behavior of three tube-building peracarid crustaceans: the amphipods Jassa falcata and Ampithoe valida and the tanaid Tanais cavolinii&lt;/IDText&gt;&lt;DisplayText&gt;(1983)&lt;/DisplayText&gt;&lt;record&gt;&lt;foreign-keys&gt;&lt;key app="EN" db-id="9aatdftridt5wue0f0nvawd95fedtp90w5ww"&gt;839&lt;/key&gt;&lt;/foreign-keys&gt;&lt;urls&gt;&lt;related-urls&gt;&lt;url&gt;http://dx.doi.org/10.1007/BF00395814&lt;/url&gt;&lt;/related-urls&gt;&lt;/urls&gt;&lt;isbn&gt;1432-1793&lt;/isbn&gt;&lt;work-type&gt;journal article&lt;/work-type&gt;&lt;titles&gt;&lt;title&gt;&lt;style font="default" size="100%"&gt;Reproductive behavior of three tube-building peracarid crustaceans: the amphipods &lt;/style&gt;&lt;style face="italic" font="default" size="100%"&gt;Jassa falcata&lt;/style&gt;&lt;style font="default" size="100%"&gt; and &lt;/style&gt;&lt;style face="italic" font="default" size="100%"&gt;Ampithoe valida&lt;/style&gt;&lt;style font="default" size="100%"&gt; and the tanaid &lt;/style&gt;&lt;style face="italic" font="default" size="100%"&gt;Tanais cavolinii&lt;/style&gt;&lt;/title&gt;&lt;secondary-title&gt;Marine Biology&lt;/secondary-title&gt;&lt;/titles&gt;&lt;pages&gt;257-263&lt;/pages&gt;&lt;contributors&gt;&lt;authors&gt;&lt;author&gt;Borowsky, B.&lt;/author&gt;&lt;/authors&gt;&lt;/contributors&gt;&lt;added-date format="utc"&gt;1474957176&lt;/added-date&gt;&lt;ref-type name="Journal Article"&gt;17&lt;/ref-type&gt;&lt;dates&gt;&lt;year&gt;1983&lt;/year&gt;&lt;/dates&gt;&lt;rec-number&gt;1585&lt;/rec-number&gt;&lt;last-updated-date format="utc"&gt;1474971576&lt;/last-updated-date&gt;&lt;label&gt;Borowsky1983&lt;/label&gt;&lt;electronic-resource-num&gt;10.1007/bf00395814&lt;/electronic-resource-num&gt;&lt;volume&gt;77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83)</w:t>
      </w:r>
      <w:r w:rsidR="009F7213">
        <w:rPr>
          <w:rFonts w:ascii="Trebuchet MS" w:hAnsi="Trebuchet MS"/>
          <w:sz w:val="20"/>
          <w:szCs w:val="20"/>
        </w:rPr>
        <w:fldChar w:fldCharType="end"/>
      </w:r>
      <w:r w:rsidR="009F7213">
        <w:rPr>
          <w:rFonts w:ascii="Trebuchet MS" w:hAnsi="Trebuchet MS"/>
          <w:sz w:val="20"/>
          <w:szCs w:val="20"/>
        </w:rPr>
        <w:t>.</w:t>
      </w:r>
      <w:bookmarkStart w:id="0" w:name="_GoBack"/>
      <w:bookmarkEnd w:id="0"/>
    </w:p>
    <w:p w:rsidR="00D6648B" w:rsidRDefault="00C53BD7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U: Shillaker and Moore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Shillaker&lt;/Author&gt;&lt;Year&gt;1987&lt;/Year&gt;&lt;IDText&gt;The biology of brooding in the amphipods Lembos websteri Bate and Corophium bonnellii Milne Edwards&lt;/IDText&gt;&lt;DisplayText&gt;(1987)&lt;/DisplayText&gt;&lt;record&gt;&lt;foreign-keys&gt;&lt;key app="EN" db-id="9aatdftridt5wue0f0nvawd95fedtp90w5ww"&gt;840&lt;/key&gt;&lt;/foreign-keys&gt;&lt;isbn&gt;0022-0981&lt;/isbn&gt;&lt;titles&gt;&lt;title&gt;&lt;style font="default" size="100%"&gt;The biology of brooding in the amphipods &lt;/style&gt;&lt;style face="italic" font="default" size="100%"&gt;Lembos websteri&lt;/style&gt;&lt;style font="default" size="100%"&gt; Bate and &lt;/style&gt;&lt;style face="italic" font="default" size="100%"&gt;Corophium bonnellii&lt;/style&gt;&lt;style font="default" size="100%"&gt; Milne Edwards&lt;/style&gt;&lt;/title&gt;&lt;secondary-title&gt;Journal of Experimental Marine Biology and Ecology&lt;/secondary-title&gt;&lt;/titles&gt;&lt;pages&gt;113-132&lt;/pages&gt;&lt;contributors&gt;&lt;authors&gt;&lt;author&gt;Shillaker, R.O.&lt;/author&gt;&lt;author&gt;Moore, P.G.&lt;/author&gt;&lt;/authors&gt;&lt;/contributors&gt;&lt;added-date format="utc"&gt;1474957219&lt;/added-date&gt;&lt;ref-type name="Journal Article"&gt;17&lt;/ref-type&gt;&lt;dates&gt;&lt;year&gt;1987&lt;/year&gt;&lt;/dates&gt;&lt;rec-number&gt;1605&lt;/rec-number&gt;&lt;last-updated-date format="utc"&gt;1474971619&lt;/last-updated-date&gt;&lt;volume&gt;110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87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C53BD7" w:rsidRDefault="00387434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V: Nyssen et al.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Nyssen&lt;/Author&gt;&lt;Year&gt;2002&lt;/Year&gt;&lt;IDText&gt;A stable isotope approach to the eastern Weddell Sea trophic web: focus on benthic amphipods&lt;/IDText&gt;&lt;DisplayText&gt;(2002)&lt;/DisplayText&gt;&lt;record&gt;&lt;foreign-keys&gt;&lt;key app="EN" db-id="9aatdftridt5wue0f0nvawd95fedtp90w5ww"&gt;841&lt;/key&gt;&lt;/foreign-keys&gt;&lt;urls&gt;&lt;related-urls&gt;&lt;url&gt;http://dx.doi.org/10.1007/s00300-001-0340-0&lt;/url&gt;&lt;/related-urls&gt;&lt;/urls&gt;&lt;isbn&gt;1432-2056&lt;/isbn&gt;&lt;work-type&gt;journal article&lt;/work-type&gt;&lt;titles&gt;&lt;title&gt;A stable isotope approach to the eastern Weddell Sea trophic web: focus on benthic amphipods&lt;/title&gt;&lt;secondary-title&gt;Polar Biology&lt;/secondary-title&gt;&lt;/titles&gt;&lt;pages&gt;280-287&lt;/pages&gt;&lt;contributors&gt;&lt;authors&gt;&lt;author&gt;Nyssen, F.&lt;/author&gt;&lt;author&gt;Brey, T.&lt;/author&gt;&lt;author&gt;Lepoint, G.&lt;/author&gt;&lt;author&gt;Bouquegneau, J-M.&lt;/author&gt;&lt;author&gt;De Broyer, C.&lt;/author&gt;&lt;author&gt;Dauby, P.&lt;/author&gt;&lt;/authors&gt;&lt;/contributors&gt;&lt;added-date format="utc"&gt;1474957210&lt;/added-date&gt;&lt;ref-type name="Journal Article"&gt;17&lt;/ref-type&gt;&lt;dates&gt;&lt;year&gt;2002&lt;/year&gt;&lt;/dates&gt;&lt;rec-number&gt;1600&lt;/rec-number&gt;&lt;last-updated-date format="utc"&gt;1474971610&lt;/last-updated-date&gt;&lt;label&gt;Nyssen2002&lt;/label&gt;&lt;electronic-resource-num&gt;10.1007/s00300-001-0340-0&lt;/electronic-resource-num&gt;&lt;volume&gt;25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2002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387434" w:rsidRDefault="00F638A5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W: Krishnan and John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Krishnan&lt;/Author&gt;&lt;Year&gt;1974&lt;/Year&gt;&lt;IDText&gt;Observations on the breeding biology of Melita zeylanica stebbing, a brackish water amphipod&lt;/IDText&gt;&lt;DisplayText&gt;(1974)&lt;/DisplayText&gt;&lt;record&gt;&lt;foreign-keys&gt;&lt;key app="EN" db-id="9aatdftridt5wue0f0nvawd95fedtp90w5ww"&gt;842&lt;/key&gt;&lt;/foreign-keys&gt;&lt;urls&gt;&lt;related-urls&gt;&lt;url&gt;http://dx.doi.org/10.1007/BF00036307&lt;/url&gt;&lt;/related-urls&gt;&lt;/urls&gt;&lt;isbn&gt;1573-5117&lt;/isbn&gt;&lt;work-type&gt;journal article&lt;/work-type&gt;&lt;titles&gt;&lt;title&gt;&lt;style font="default" size="100%"&gt;Observations on the breeding biology of &lt;/style&gt;&lt;style face="italic" font="default" size="100%"&gt;Melita zeylanica&lt;/style&gt;&lt;style font="default" size="100%"&gt; stebbing, a brackish water amphipod&lt;/style&gt;&lt;/title&gt;&lt;secondary-title&gt;Hydrobiologia&lt;/secondary-title&gt;&lt;/titles&gt;&lt;pages&gt;413-430&lt;/pages&gt;&lt;contributors&gt;&lt;authors&gt;&lt;author&gt;Krishnan, L.&lt;/author&gt;&lt;author&gt;John, P.A.&lt;/author&gt;&lt;/authors&gt;&lt;/contributors&gt;&lt;added-date format="utc"&gt;1474957203&lt;/added-date&gt;&lt;ref-type name="Journal Article"&gt;17&lt;/ref-type&gt;&lt;dates&gt;&lt;year&gt;1974&lt;/year&gt;&lt;/dates&gt;&lt;rec-number&gt;1594&lt;/rec-number&gt;&lt;last-updated-date format="utc"&gt;1474971603&lt;/last-updated-date&gt;&lt;label&gt;Krishnan1974&lt;/label&gt;&lt;electronic-resource-num&gt;10.1007/bf00036307&lt;/electronic-resource-num&gt;&lt;volume&gt;44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74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033097" w:rsidRDefault="008D3FF0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X: Dunbar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Dunbar&lt;/Author&gt;&lt;Year&gt;1957&lt;/Year&gt;&lt;IDText&gt;The determinants of production in the northern seas: a study of the biology of Themisto libellula Mandt&lt;/IDText&gt;&lt;DisplayText&gt;(1957)&lt;/DisplayText&gt;&lt;record&gt;&lt;foreign-keys&gt;&lt;key app="EN" db-id="9aatdftridt5wue0f0nvawd95fedtp90w5ww"&gt;843&lt;/key&gt;&lt;/foreign-keys&gt;&lt;dates&gt;&lt;pub-dates&gt;&lt;date&gt;1957/12/01&lt;/date&gt;&lt;/pub-dates&gt;&lt;year&gt;1957&lt;/year&gt;&lt;/dates&gt;&lt;urls&gt;&lt;related-urls&gt;&lt;url&gt;http://dx.doi.org/10.1139/z57-067&lt;/url&gt;&lt;/related-urls&gt;&lt;/urls&gt;&lt;isbn&gt;0008-4301&lt;/isbn&gt;&lt;titles&gt;&lt;title&gt;&lt;style font="default" size="100%"&gt;The determinants of production in the northern seas: a study of the biology of &lt;/style&gt;&lt;style face="italic" font="default" size="100%"&gt;Themisto libellula&lt;/style&gt;&lt;style font="default" size="100%"&gt; Mandt&lt;/style&gt;&lt;/title&gt;&lt;secondary-title&gt;Canadian Journal of Zoology&lt;/secondary-title&gt;&lt;/titles&gt;&lt;pages&gt;797-819&lt;/pages&gt;&lt;access-date&gt;2016/09/26&lt;/access-date&gt;&lt;contributors&gt;&lt;authors&gt;&lt;author&gt;Dunbar, M.J.&lt;/author&gt;&lt;/authors&gt;&lt;/contributors&gt;&lt;added-date format="utc"&gt;1474957188&lt;/added-date&gt;&lt;ref-type name="Journal Article"&gt;17&lt;/ref-type&gt;&lt;rec-number&gt;1590&lt;/rec-number&gt;&lt;last-updated-date format="utc"&gt;1474971588&lt;/last-updated-date&gt;&lt;electronic-resource-num&gt;10.1139/z57-067&lt;/electronic-resource-num&gt;&lt;volume&gt;35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57)</w:t>
      </w:r>
      <w:r w:rsidR="009F7213">
        <w:rPr>
          <w:rFonts w:ascii="Trebuchet MS" w:hAnsi="Trebuchet MS"/>
          <w:sz w:val="20"/>
          <w:szCs w:val="20"/>
        </w:rPr>
        <w:fldChar w:fldCharType="end"/>
      </w:r>
      <w:r w:rsidRPr="008D3FF0">
        <w:rPr>
          <w:rFonts w:ascii="Trebuchet MS" w:hAnsi="Trebuchet MS"/>
          <w:sz w:val="20"/>
          <w:szCs w:val="20"/>
        </w:rPr>
        <w:t>.</w:t>
      </w:r>
    </w:p>
    <w:p w:rsidR="00492BE1" w:rsidRDefault="00492BE1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Y: Bruce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Bruce&lt;/Author&gt;&lt;Year&gt;1986&lt;/Year&gt;&lt;IDText&gt;Cirolanidae (Crustacea: Isopoda) of Australia&lt;/IDText&gt;&lt;DisplayText&gt;(1986)&lt;/DisplayText&gt;&lt;record&gt;&lt;foreign-keys&gt;&lt;key app="EN" db-id="9aatdftridt5wue0f0nvawd95fedtp90w5ww"&gt;844&lt;/key&gt;&lt;/foreign-keys&gt;&lt;isbn&gt;0730515117&lt;/isbn&gt;&lt;titles&gt;&lt;title&gt;Cirolanidae (Crustacea: Isopoda) of Australia&lt;/title&gt;&lt;secondary-title&gt;Records of the Australian Museum&lt;/secondary-title&gt;&lt;/titles&gt;&lt;contributors&gt;&lt;authors&gt;&lt;author&gt;Bruce, N.L.&lt;/author&gt;&lt;/authors&gt;&lt;/contributors&gt;&lt;added-date format="utc"&gt;1474957176&lt;/added-date&gt;&lt;pub-location&gt;Darlinghurst, Australia&lt;/pub-location&gt;&lt;ref-type name="Book"&gt;6&lt;/ref-type&gt;&lt;dates&gt;&lt;year&gt;1986&lt;/year&gt;&lt;/dates&gt;&lt;rec-number&gt;1586&lt;/rec-number&gt;&lt;publisher&gt;Australian Museum&lt;/publisher&gt;&lt;last-updated-date format="utc"&gt;1474971576&lt;/last-updated-date&gt;&lt;volume&gt;Supplement 6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86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752B40" w:rsidRDefault="00752B40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Z: Kaim-Malka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Kaïm-Malka&lt;/Author&gt;&lt;Year&gt;1997&lt;/Year&gt;&lt;IDText&gt;Biology and life cycle of Natatolana borealis Lilj. 1851, a scavenging isopod from the continental slope of the Mediterranean&lt;/IDText&gt;&lt;DisplayText&gt;(1997)&lt;/DisplayText&gt;&lt;record&gt;&lt;foreign-keys&gt;&lt;key app="EN" db-id="9aatdftridt5wue0f0nvawd95fedtp90w5ww"&gt;845&lt;/key&gt;&lt;/foreign-keys&gt;&lt;isbn&gt;0967-0637&lt;/isbn&gt;&lt;titles&gt;&lt;title&gt;&lt;style font="default" size="100%"&gt;Biology and life cycle of &lt;/style&gt;&lt;style face="italic" font="default" size="100%"&gt;Natatolana borealis&lt;/style&gt;&lt;style font="default" size="100%"&gt; Lilj. 1851, a scavenging isopod from the continental slope of the Mediterranean&lt;/style&gt;&lt;/title&gt;&lt;secondary-title&gt;Deep Sea Research Part I: Oceanographic Research Papers&lt;/secondary-title&gt;&lt;/titles&gt;&lt;pages&gt;2045-2067&lt;/pages&gt;&lt;contributors&gt;&lt;authors&gt;&lt;author&gt;Kaïm-Malka, R.A.&lt;/author&gt;&lt;/authors&gt;&lt;/contributors&gt;&lt;added-date format="utc"&gt;1474957198&lt;/added-date&gt;&lt;ref-type name="Journal Article"&gt;17&lt;/ref-type&gt;&lt;dates&gt;&lt;year&gt;1997&lt;/year&gt;&lt;/dates&gt;&lt;rec-number&gt;1593&lt;/rec-number&gt;&lt;last-updated-date format="utc"&gt;1474971598&lt;/last-updated-date&gt;&lt;volume&gt;44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97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8820A3" w:rsidRDefault="008820A3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A1: Soto and Mincarone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Soto&lt;/Author&gt;&lt;Year&gt;2001&lt;/Year&gt;&lt;IDText&gt;Distribution and morphology of the giant isopods Bathynomus giganteus and Bathynomus miyarei (Flabellifera, Cirolanidae) off southern Brazil&lt;/IDText&gt;&lt;DisplayText&gt;(2001)&lt;/DisplayText&gt;&lt;record&gt;&lt;foreign-keys&gt;&lt;key app="EN" db-id="9aatdftridt5wue0f0nvawd95fedtp90w5ww"&gt;846&lt;/key&gt;&lt;/foreign-keys&gt;&lt;titles&gt;&lt;title&gt;&lt;style font="default" size="100%"&gt;Distribution and morphology of the giant isopods &lt;/style&gt;&lt;style face="italic" font="default" size="100%"&gt;Bathynomus giganteus&lt;/style&gt;&lt;style font="default" size="100%"&gt; and &lt;/style&gt;&lt;style face="italic" font="default" size="100%"&gt;Bathynomus miyarei&lt;/style&gt;&lt;style font="default" size="100%"&gt; (Flabellifera, Cirolanidae) off southern Brazil&lt;/style&gt;&lt;/title&gt;&lt;secondary-title&gt;Mare Magnum&lt;/secondary-title&gt;&lt;/titles&gt;&lt;pages&gt;141-145&lt;/pages&gt;&lt;contributors&gt;&lt;authors&gt;&lt;author&gt;Soto, J.M.R.&lt;/author&gt;&lt;author&gt;Mincarone, M.M.&lt;/author&gt;&lt;/authors&gt;&lt;/contributors&gt;&lt;added-date format="utc"&gt;1474957226&lt;/added-date&gt;&lt;ref-type name="Journal Article"&gt;17&lt;/ref-type&gt;&lt;dates&gt;&lt;year&gt;2001&lt;/year&gt;&lt;/dates&gt;&lt;rec-number&gt;1642&lt;/rec-number&gt;&lt;last-updated-date format="utc"&gt;1474971626&lt;/last-updated-date&gt;&lt;volume&gt;1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2001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F01ECD" w:rsidRDefault="00F01ECD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B1: Svavarsson et al.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Svavarsson&lt;/Author&gt;&lt;Year&gt;1993&lt;/Year&gt;&lt;IDText&gt;Feeding by asellote isopods (Crustacea) on foraminifers (Protozoa) in the deep sea&lt;/IDText&gt;&lt;DisplayText&gt;(1993)&lt;/DisplayText&gt;&lt;record&gt;&lt;foreign-keys&gt;&lt;key app="EN" db-id="9aatdftridt5wue0f0nvawd95fedtp90w5ww"&gt;847&lt;/key&gt;&lt;/foreign-keys&gt;&lt;dates&gt;&lt;pub-dates&gt;&lt;date&gt;1993/06/01&lt;/date&gt;&lt;/pub-dates&gt;&lt;year&gt;1993&lt;/year&gt;&lt;/dates&gt;&lt;urls&gt;&lt;related-urls&gt;&lt;url&gt;http://www.sciencedirect.com/science/article/pii/096706379390135P&lt;/url&gt;&lt;/related-urls&gt;&lt;/urls&gt;&lt;isbn&gt;0967-0637&lt;/isbn&gt;&lt;titles&gt;&lt;title&gt;Feeding by asellote isopods (Crustacea) on foraminifers (Protozoa) in the deep sea&lt;/title&gt;&lt;secondary-title&gt;Deep Sea Research Part I: Oceanographic Research Papers&lt;/secondary-title&gt;&lt;/titles&gt;&lt;pages&gt;1225-1239&lt;/pages&gt;&lt;contributors&gt;&lt;authors&gt;&lt;author&gt;Svavarsson, J.&lt;/author&gt;&lt;author&gt;Gudmundsson, G.&lt;/author&gt;&lt;author&gt;Brattegard, T.&lt;/author&gt;&lt;/authors&gt;&lt;/contributors&gt;&lt;added-date format="utc"&gt;1474957227&lt;/added-date&gt;&lt;ref-type name="Journal Article"&gt;17&lt;/ref-type&gt;&lt;rec-number&gt;1643&lt;/rec-number&gt;&lt;last-updated-date format="utc"&gt;1474971627&lt;/last-updated-date&gt;&lt;electronic-resource-num&gt;http://dx.doi.org/10.1016/0967-0637(93)90135-P&lt;/electronic-resource-num&gt;&lt;volume&gt;40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93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F01ECD" w:rsidRDefault="00103A27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C1: Hessler and Stromberg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Hessler&lt;/Author&gt;&lt;Year&gt;1989&lt;/Year&gt;&lt;IDText&gt;Behavior of janiroidean isopods (Asellota), with special reference to deep-sea genera&lt;/IDText&gt;&lt;DisplayText&gt;(1989)&lt;/DisplayText&gt;&lt;record&gt;&lt;foreign-keys&gt;&lt;key app="EN" db-id="9aatdftridt5wue0f0nvawd95fedtp90w5ww"&gt;848&lt;/key&gt;&lt;/foreign-keys&gt;&lt;dates&gt;&lt;pub-dates&gt;&lt;date&gt;1989/11/15&lt;/date&gt;&lt;/pub-dates&gt;&lt;year&gt;1989&lt;/year&gt;&lt;/dates&gt;&lt;urls&gt;&lt;related-urls&gt;&lt;url&gt;http://dx.doi.org/10.1080/00364827.1989.10413424&lt;/url&gt;&lt;/related-urls&gt;&lt;/urls&gt;&lt;isbn&gt;0036-4827&lt;/isbn&gt;&lt;titles&gt;&lt;title&gt;Behavior of janiroidean isopods (Asellota), with special reference to deep-sea genera&lt;/title&gt;&lt;secondary-title&gt;Sarsia&lt;/secondary-title&gt;&lt;/titles&gt;&lt;pages&gt;145-159&lt;/pages&gt;&lt;contributors&gt;&lt;authors&gt;&lt;author&gt;Hessler, R.R.&lt;/author&gt;&lt;author&gt;Strömberg, J-O.&lt;/author&gt;&lt;/authors&gt;&lt;/contributors&gt;&lt;added-date format="utc"&gt;1474957197&lt;/added-date&gt;&lt;ref-type name="Journal Article"&gt;17&lt;/ref-type&gt;&lt;rec-number&gt;1628&lt;/rec-number&gt;&lt;last-updated-date format="utc"&gt;1474971597&lt;/last-updated-date&gt;&lt;electronic-resource-num&gt;10.1080/00364827.1989.10413424&lt;/electronic-resource-num&gt;&lt;volume&gt;74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89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092406" w:rsidRDefault="00092406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lastRenderedPageBreak/>
        <w:t>D1: Poore and Bruce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Poore&lt;/Author&gt;&lt;Year&gt;2012&lt;/Year&gt;&lt;IDText&gt;Global diversity of marine isopods (except Asellota and crustacean symbionts)&lt;/IDText&gt;&lt;DisplayText&gt;(2012)&lt;/DisplayText&gt;&lt;record&gt;&lt;foreign-keys&gt;&lt;key app="EN" db-id="9aatdftridt5wue0f0nvawd95fedtp90w5ww"&gt;849&lt;/key&gt;&lt;/foreign-keys&gt;&lt;urls&gt;&lt;related-urls&gt;&lt;url&gt;http://dx.doi.org/10.1371%2Fjournal.pone.0043529&lt;/url&gt;&lt;/related-urls&gt;&lt;/urls&gt;&lt;titles&gt;&lt;title&gt;Global diversity of marine isopods (except Asellota and crustacean symbionts)&lt;/title&gt;&lt;secondary-title&gt;PLoS One&lt;/secondary-title&gt;&lt;/titles&gt;&lt;pages&gt;e43529&lt;/pages&gt;&lt;contributors&gt;&lt;authors&gt;&lt;author&gt;Poore, G.C.B.&lt;/author&gt;&lt;author&gt;Bruce, N.L.&lt;/author&gt;&lt;/authors&gt;&lt;/contributors&gt;&lt;added-date format="utc"&gt;1474957210&lt;/added-date&gt;&lt;ref-type name="Journal Article"&gt;17&lt;/ref-type&gt;&lt;dates&gt;&lt;year&gt;2012&lt;/year&gt;&lt;/dates&gt;&lt;rec-number&gt;1637&lt;/rec-number&gt;&lt;last-updated-date format="utc"&gt;1474971610&lt;/last-updated-date&gt;&lt;electronic-resource-num&gt;10.1371/journal.pone.0043529&lt;/electronic-resource-num&gt;&lt;volume&gt;7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2012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092406" w:rsidRDefault="00C17C31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F</w:t>
      </w:r>
      <w:r w:rsidR="00E96BC5">
        <w:rPr>
          <w:rFonts w:ascii="Trebuchet MS" w:hAnsi="Trebuchet MS"/>
          <w:sz w:val="20"/>
          <w:szCs w:val="20"/>
        </w:rPr>
        <w:t>1: Smit and Davies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Smit&lt;/Author&gt;&lt;Year&gt;2004&lt;/Year&gt;&lt;IDText&gt;The curious life-style of the parasitic stages of gnathiid isopods&lt;/IDText&gt;&lt;DisplayText&gt;(2004)&lt;/DisplayText&gt;&lt;record&gt;&lt;foreign-keys&gt;&lt;key app="EN" db-id="9aatdftridt5wue0f0nvawd95fedtp90w5ww"&gt;850&lt;/key&gt;&lt;/foreign-keys&gt;&lt;urls&gt;&lt;related-urls&gt;&lt;url&gt;http://www.sciencedirect.com/science/article/pii/S0065308X04580053&lt;/url&gt;&lt;/related-urls&gt;&lt;/urls&gt;&lt;isbn&gt;0065-308X&lt;/isbn&gt;&lt;titles&gt;&lt;title&gt;The curious life-style of the parasitic stages of gnathiid isopods&lt;/title&gt;&lt;secondary-title&gt;Advances in Parasitology&lt;/secondary-title&gt;&lt;/titles&gt;&lt;pages&gt;289-391&lt;/pages&gt;&lt;contributors&gt;&lt;authors&gt;&lt;author&gt;Smit, N.J.&lt;/author&gt;&lt;author&gt;Davies, A.J.&lt;/author&gt;&lt;/authors&gt;&lt;/contributors&gt;&lt;added-date format="utc"&gt;1474957226&lt;/added-date&gt;&lt;ref-type name="Journal Article"&gt;17&lt;/ref-type&gt;&lt;dates&gt;&lt;year&gt;2004&lt;/year&gt;&lt;/dates&gt;&lt;rec-number&gt;1641&lt;/rec-number&gt;&lt;last-updated-date format="utc"&gt;1474971626&lt;/last-updated-date&gt;&lt;electronic-resource-num&gt;http://dx.doi.org/10.1016/S0065-308X(04)58005-3&lt;/electronic-resource-num&gt;&lt;volume&gt;58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2004)</w:t>
      </w:r>
      <w:r w:rsidR="009F7213">
        <w:rPr>
          <w:rFonts w:ascii="Trebuchet MS" w:hAnsi="Trebuchet MS"/>
          <w:sz w:val="20"/>
          <w:szCs w:val="20"/>
        </w:rPr>
        <w:fldChar w:fldCharType="end"/>
      </w:r>
      <w:r w:rsidR="00E96BC5">
        <w:rPr>
          <w:rFonts w:ascii="Trebuchet MS" w:hAnsi="Trebuchet MS"/>
          <w:sz w:val="20"/>
          <w:szCs w:val="20"/>
        </w:rPr>
        <w:t>.</w:t>
      </w:r>
    </w:p>
    <w:p w:rsidR="007C3DDD" w:rsidRDefault="007C3DDD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G1: Menzies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Menzies&lt;/Author&gt;&lt;Year&gt;1962&lt;/Year&gt;&lt;IDText&gt;On the food and feeding habits of abyssal organisms as exemplified by the Isopoda&lt;/IDText&gt;&lt;DisplayText&gt;(1962)&lt;/DisplayText&gt;&lt;record&gt;&lt;foreign-keys&gt;&lt;key app="EN" db-id="9aatdftridt5wue0f0nvawd95fedtp90w5ww"&gt;851&lt;/key&gt;&lt;/foreign-keys&gt;&lt;urls&gt;&lt;related-urls&gt;&lt;url&gt;http://dx.doi.org/10.1002/iroh.19620470303&lt;/url&gt;&lt;/related-urls&gt;&lt;/urls&gt;&lt;isbn&gt;1522-2632&lt;/isbn&gt;&lt;titles&gt;&lt;title&gt;On the food and feeding habits of abyssal organisms as exemplified by the Isopoda&lt;/title&gt;&lt;secondary-title&gt;Internationale Revue der gesamten Hydrobiologie und Hydrographie&lt;/secondary-title&gt;&lt;/titles&gt;&lt;pages&gt;339-358&lt;/pages&gt;&lt;contributors&gt;&lt;authors&gt;&lt;author&gt;Menzies, R.J.&lt;/author&gt;&lt;/authors&gt;&lt;/contributors&gt;&lt;added-date format="utc"&gt;1474957209&lt;/added-date&gt;&lt;ref-type name="Journal Article"&gt;17&lt;/ref-type&gt;&lt;dates&gt;&lt;year&gt;1962&lt;/year&gt;&lt;/dates&gt;&lt;rec-number&gt;1636&lt;/rec-number&gt;&lt;last-updated-date format="utc"&gt;1474971609&lt;/last-updated-date&gt;&lt;electronic-resource-num&gt;10.1002/iroh.19620470303&lt;/electronic-resource-num&gt;&lt;volume&gt;47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62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7C3DDD" w:rsidRDefault="003E08FE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H1: Sheader et al.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Sheader&lt;/Author&gt;&lt;Year&gt;2000&lt;/Year&gt;&lt;IDText&gt;Structure and function of Halice hesmonectes (Amphipoda: Pardaliscidae) swarms from hydrothermal vents in the eastern Pacific&lt;/IDText&gt;&lt;DisplayText&gt;(2000)&lt;/DisplayText&gt;&lt;record&gt;&lt;foreign-keys&gt;&lt;key app="EN" db-id="9aatdftridt5wue0f0nvawd95fedtp90w5ww"&gt;852&lt;/key&gt;&lt;/foreign-keys&gt;&lt;urls&gt;&lt;related-urls&gt;&lt;url&gt;http://dx.doi.org/10.1007/s002270000300&lt;/url&gt;&lt;/related-urls&gt;&lt;/urls&gt;&lt;isbn&gt;1432-1793&lt;/isbn&gt;&lt;work-type&gt;journal article&lt;/work-type&gt;&lt;titles&gt;&lt;title&gt;&lt;style font="default" size="100%"&gt;Structure and function of &lt;/style&gt;&lt;style face="italic" font="default" size="100%"&gt;Halice hesmonectes&lt;/style&gt;&lt;style font="default" size="100%"&gt; (Amphipoda: Pardaliscidae) swarms from hydrothermal vents in the eastern Pacific&lt;/style&gt;&lt;/title&gt;&lt;secondary-title&gt;Marine Biology&lt;/secondary-title&gt;&lt;/titles&gt;&lt;pages&gt;901-911&lt;/pages&gt;&lt;contributors&gt;&lt;authors&gt;&lt;author&gt;Sheader, M.&lt;/author&gt;&lt;author&gt;Van Dover, C.L.&lt;/author&gt;&lt;author&gt;Shank, T.M.&lt;/author&gt;&lt;/authors&gt;&lt;/contributors&gt;&lt;added-date format="utc"&gt;1474957219&lt;/added-date&gt;&lt;ref-type name="Journal Article"&gt;17&lt;/ref-type&gt;&lt;dates&gt;&lt;year&gt;2000&lt;/year&gt;&lt;/dates&gt;&lt;rec-number&gt;1640&lt;/rec-number&gt;&lt;last-updated-date format="utc"&gt;1474971619&lt;/last-updated-date&gt;&lt;label&gt;Sheader2000&lt;/label&gt;&lt;electronic-resource-num&gt;10.1007/s002270000300&lt;/electronic-resource-num&gt;&lt;volume&gt;136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2000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3E08FE" w:rsidRDefault="00AB0730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I1: Lorz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Lörz&lt;/Author&gt;&lt;Year&gt;2010&lt;/Year&gt;&lt;IDText&gt;Trench treasures: the genus Princaxelia (Pardaliscidae, Amphipoda)&lt;/IDText&gt;&lt;DisplayText&gt;(2010)&lt;/DisplayText&gt;&lt;record&gt;&lt;foreign-keys&gt;&lt;key app="EN" db-id="9aatdftridt5wue0f0nvawd95fedtp90w5ww"&gt;853&lt;/key&gt;&lt;/foreign-keys&gt;&lt;isbn&gt;1130-4251&lt;/isbn&gt;&lt;titles&gt;&lt;title&gt;&lt;style font="default" size="100%"&gt;Trench treasures: the genus &lt;/style&gt;&lt;style face="italic" font="default" size="100%"&gt;Princaxelia&lt;/style&gt;&lt;style font="default" size="100%"&gt; (Pardaliscidae, Amphipoda)&lt;/style&gt;&lt;/title&gt;&lt;secondary-title&gt;Zoologica baetica&lt;/secondary-title&gt;&lt;/titles&gt;&lt;pages&gt;65-84&lt;/pages&gt;&lt;contributors&gt;&lt;authors&gt;&lt;author&gt;Lörz, A-N.&lt;/author&gt;&lt;/authors&gt;&lt;/contributors&gt;&lt;added-date format="utc"&gt;1474957204&lt;/added-date&gt;&lt;ref-type name="Journal Article"&gt;17&lt;/ref-type&gt;&lt;dates&gt;&lt;year&gt;2010&lt;/year&gt;&lt;/dates&gt;&lt;rec-number&gt;1635&lt;/rec-number&gt;&lt;last-updated-date format="utc"&gt;1474971604&lt;/last-updated-date&gt;&lt;volume&gt;21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2010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AB0730" w:rsidRDefault="00CB07BD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J1: Dahl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Dahl&lt;/Author&gt;&lt;Year&gt;1964&lt;/Year&gt;&lt;IDText&gt;The amphipod genus Acidostoma&lt;/IDText&gt;&lt;DisplayText&gt;(1964)&lt;/DisplayText&gt;&lt;record&gt;&lt;foreign-keys&gt;&lt;key app="EN" db-id="9aatdftridt5wue0f0nvawd95fedtp90w5ww"&gt;854&lt;/key&gt;&lt;/foreign-keys&gt;&lt;titles&gt;&lt;title&gt;&lt;style font="default" size="100%"&gt;The amphipod genus &lt;/style&gt;&lt;style face="italic" font="default" size="100%"&gt;Acidostoma&lt;/style&gt;&lt;/title&gt;&lt;secondary-title&gt;Feestbundel&lt;/secondary-title&gt;&lt;/titles&gt;&lt;pages&gt;48-58&lt;/pages&gt;&lt;contributors&gt;&lt;authors&gt;&lt;author&gt;Dahl, E.&lt;/author&gt;&lt;/authors&gt;&lt;/contributors&gt;&lt;added-date format="utc"&gt;1474957181&lt;/added-date&gt;&lt;pub-location&gt;Leiden, Netherlands&lt;/pub-location&gt;&lt;ref-type name="Book Section"&gt;5&lt;/ref-type&gt;&lt;dates&gt;&lt;year&gt;1964&lt;/year&gt;&lt;/dates&gt;&lt;rec-number&gt;1619&lt;/rec-number&gt;&lt;publisher&gt;E.J.Brill&lt;/publisher&gt;&lt;last-updated-date format="utc"&gt;1474971581&lt;/last-updated-date&gt;&lt;contributors&gt;&lt;secondary-authors&gt;&lt;author&gt;H. Boschma&lt;/author&gt;&lt;/secondary-authors&gt;&lt;/contributors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64)</w:t>
      </w:r>
      <w:r w:rsidR="009F7213">
        <w:rPr>
          <w:rFonts w:ascii="Trebuchet MS" w:hAnsi="Trebuchet MS"/>
          <w:sz w:val="20"/>
          <w:szCs w:val="20"/>
        </w:rPr>
        <w:fldChar w:fldCharType="end"/>
      </w:r>
      <w:r w:rsidR="001E22C3">
        <w:rPr>
          <w:rFonts w:ascii="Trebuchet MS" w:hAnsi="Trebuchet MS"/>
          <w:sz w:val="20"/>
          <w:szCs w:val="20"/>
        </w:rPr>
        <w:t>.</w:t>
      </w:r>
    </w:p>
    <w:p w:rsidR="001E22C3" w:rsidRDefault="00815A6D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K1: Ansell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Ansell&lt;/Author&gt;&lt;Year&gt;1969&lt;/Year&gt;&lt;IDText&gt;Association of the amphipod Acidostoma neglectum Dahl with the anthozoan Peachia hastata Gosse&lt;/IDText&gt;&lt;DisplayText&gt;(1969)&lt;/DisplayText&gt;&lt;record&gt;&lt;foreign-keys&gt;&lt;key app="EN" db-id="9aatdftridt5wue0f0nvawd95fedtp90w5ww"&gt;855&lt;/key&gt;&lt;/foreign-keys&gt;&lt;dates&gt;&lt;pub-dates&gt;&lt;date&gt;1969/07/18&lt;/date&gt;&lt;/pub-dates&gt;&lt;year&gt;1969&lt;/year&gt;&lt;/dates&gt;&lt;urls&gt;&lt;related-urls&gt;&lt;url&gt;http://dx.doi.org/10.1080/00222936900770301&lt;/url&gt;&lt;/related-urls&gt;&lt;/urls&gt;&lt;isbn&gt;0022-2933&lt;/isbn&gt;&lt;titles&gt;&lt;title&gt;&lt;style font="default" size="100%"&gt;Association of the amphipod &lt;/style&gt;&lt;style face="italic" font="default" size="100%"&gt;Acidostoma neglectum&lt;/style&gt;&lt;style font="default" size="100%"&gt; Dahl with the anthozoan &lt;/style&gt;&lt;style face="italic" font="default" size="100%"&gt;Peachia hastata&lt;/style&gt;&lt;style font="default" size="100%"&gt; Gosse&lt;/style&gt;&lt;/title&gt;&lt;secondary-title&gt;Journal of Natural History&lt;/secondary-title&gt;&lt;/titles&gt;&lt;pages&gt;345-347&lt;/pages&gt;&lt;contributors&gt;&lt;authors&gt;&lt;author&gt;Ansell, A.D.&lt;/author&gt;&lt;/authors&gt;&lt;/contributors&gt;&lt;added-date format="utc"&gt;1474957175&lt;/added-date&gt;&lt;ref-type name="Journal Article"&gt;17&lt;/ref-type&gt;&lt;rec-number&gt;1609&lt;/rec-number&gt;&lt;last-updated-date format="utc"&gt;1474971575&lt;/last-updated-date&gt;&lt;electronic-resource-num&gt;10.1080/00222936900770301&lt;/electronic-resource-num&gt;&lt;volume&gt;3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69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D65E05" w:rsidRDefault="00D65E05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L1: Kilgallen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Kilgallen&lt;/Author&gt;&lt;Year&gt;2010&lt;/Year&gt;&lt;IDText&gt;A new Antarctic species of Aristias Boeck (Crustacea, Amphipoda, Aristiidae), with remarks on the genus in Antarctica&lt;/IDText&gt;&lt;DisplayText&gt;(2010)&lt;/DisplayText&gt;&lt;record&gt;&lt;foreign-keys&gt;&lt;key app="EN" db-id="9aatdftridt5wue0f0nvawd95fedtp90w5ww"&gt;856&lt;/key&gt;&lt;/foreign-keys&gt;&lt;titles&gt;&lt;title&gt;&lt;style font="default" size="100%"&gt;A new Antarctic species of &lt;/style&gt;&lt;style face="italic" font="default" size="100%"&gt;Aristias&lt;/style&gt;&lt;style font="default" size="100%"&gt; Boeck (Crustacea, Amphipoda, Aristiidae), with remarks on the genus in Antarctica&lt;/style&gt;&lt;/title&gt;&lt;secondary-title&gt;Zootaxa&lt;/secondary-title&gt;&lt;/titles&gt;&lt;pages&gt;43-53&lt;/pages&gt;&lt;contributors&gt;&lt;authors&gt;&lt;author&gt;Kilgallen, N.M.&lt;/author&gt;&lt;/authors&gt;&lt;/contributors&gt;&lt;added-date format="utc"&gt;1474957198&lt;/added-date&gt;&lt;ref-type name="Journal Article"&gt;17&lt;/ref-type&gt;&lt;dates&gt;&lt;year&gt;2010&lt;/year&gt;&lt;/dates&gt;&lt;rec-number&gt;1634&lt;/rec-number&gt;&lt;last-updated-date format="utc"&gt;1474971598&lt;/last-updated-date&gt;&lt;volume&gt;2426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2010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7B2F56" w:rsidRDefault="007B2F56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 xml:space="preserve">M1: Costello and Myers, 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Costello&lt;/Author&gt;&lt;Year&gt;1987&lt;/Year&gt;&lt;IDText&gt;Amphipod fauna of the sponges Halichondria panicea and Hymeniacidon perleve in Lough Hyne, Ireland&lt;/IDText&gt;&lt;DisplayText&gt;(1987)&lt;/DisplayText&gt;&lt;record&gt;&lt;foreign-keys&gt;&lt;key app="EN" db-id="9aatdftridt5wue0f0nvawd95fedtp90w5ww"&gt;857&lt;/key&gt;&lt;/foreign-keys&gt;&lt;titles&gt;&lt;title&gt;&lt;style font="default" size="100%"&gt;Amphipod fauna of the sponges &lt;/style&gt;&lt;style face="italic" font="default" size="100%"&gt;Halichondria panicea&lt;/style&gt;&lt;style font="default" size="100%"&gt; and &lt;/style&gt;&lt;style face="italic" font="default" size="100%"&gt;Hymeniacidon perleve&lt;/style&gt;&lt;style font="default" size="100%"&gt; in Lough Hyne, Ireland&lt;/style&gt;&lt;/title&gt;&lt;secondary-title&gt;Marine Ecology Progress Series&lt;/secondary-title&gt;&lt;/titles&gt;&lt;pages&gt;115-121&lt;/pages&gt;&lt;contributors&gt;&lt;authors&gt;&lt;author&gt;Costello, M.J.&lt;/author&gt;&lt;author&gt;Myers, A.A.&lt;/author&gt;&lt;/authors&gt;&lt;/contributors&gt;&lt;added-date format="utc"&gt;1474957181&lt;/added-date&gt;&lt;ref-type name="Journal Article"&gt;17&lt;/ref-type&gt;&lt;dates&gt;&lt;year&gt;1987&lt;/year&gt;&lt;/dates&gt;&lt;rec-number&gt;1617&lt;/rec-number&gt;&lt;last-updated-date format="utc"&gt;1474971581&lt;/last-updated-date&gt;&lt;volume&gt;41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87)</w:t>
      </w:r>
      <w:r w:rsidR="009F7213">
        <w:rPr>
          <w:rFonts w:ascii="Trebuchet MS" w:hAnsi="Trebuchet MS"/>
          <w:sz w:val="20"/>
          <w:szCs w:val="20"/>
        </w:rPr>
        <w:fldChar w:fldCharType="end"/>
      </w:r>
    </w:p>
    <w:p w:rsidR="007B2F56" w:rsidRDefault="009B50BE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N1: Johansen</w:t>
      </w:r>
      <w:r w:rsidR="00606BEF">
        <w:rPr>
          <w:rFonts w:ascii="Trebuchet MS" w:hAnsi="Trebuchet MS"/>
          <w:sz w:val="20"/>
          <w:szCs w:val="20"/>
        </w:rPr>
        <w:t xml:space="preserve"> and Vader</w:t>
      </w:r>
      <w:r>
        <w:rPr>
          <w:rFonts w:ascii="Trebuchet MS" w:hAnsi="Trebuchet MS"/>
          <w:sz w:val="20"/>
          <w:szCs w:val="20"/>
        </w:rPr>
        <w:t>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Johansen&lt;/Author&gt;&lt;Year&gt;2015&lt;/Year&gt;&lt;IDText&gt;New and little known species of Lepechinella (Crustacea, Amphipoda, Lepechinellidae) and an allied new genus Lepesubchela from the North Atlantic&lt;/IDText&gt;&lt;DisplayText&gt;(2015)&lt;/DisplayText&gt;&lt;record&gt;&lt;foreign-keys&gt;&lt;key app="EN" db-id="9aatdftridt5wue0f0nvawd95fedtp90w5ww"&gt;858&lt;/key&gt;&lt;/foreign-keys&gt;&lt;isbn&gt;2118-9773&lt;/isbn&gt;&lt;titles&gt;&lt;title&gt;&lt;style font="default" size="100%"&gt;New and little known species of &lt;/style&gt;&lt;style face="italic" font="default" size="100%"&gt;Lepechinella&lt;/style&gt;&lt;style font="default" size="100%"&gt; (Crustacea, Amphipoda, Lepechinellidae) and an allied new genus &lt;/style&gt;&lt;style face="italic" font="default" size="100%"&gt;Lepesubchela&lt;/style&gt;&lt;style font="default" size="100%"&gt; from the North Atlantic&lt;/style&gt;&lt;/title&gt;&lt;secondary-title&gt;European Journal of Taxonomy&lt;/secondary-title&gt;&lt;/titles&gt;&lt;pages&gt;1-35&lt;/pages&gt;&lt;contributors&gt;&lt;authors&gt;&lt;author&gt;Johansen, P-O.&lt;/author&gt;&lt;author&gt;Vader, W.&lt;/author&gt;&lt;/authors&gt;&lt;/contributors&gt;&lt;added-date format="utc"&gt;1474957198&lt;/added-date&gt;&lt;ref-type name="Journal Article"&gt;17&lt;/ref-type&gt;&lt;dates&gt;&lt;year&gt;2015&lt;/year&gt;&lt;/dates&gt;&lt;rec-number&gt;1631&lt;/rec-number&gt;&lt;last-updated-date format="utc"&gt;1474971598&lt;/last-updated-date&gt;&lt;volume&gt;127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2015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0624F9" w:rsidRDefault="009F7213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 xml:space="preserve">O1: Cunha and Wilson, </w:t>
      </w:r>
      <w:r>
        <w:rPr>
          <w:rFonts w:ascii="Trebuchet MS" w:hAnsi="Trebuchet MS"/>
          <w:sz w:val="20"/>
          <w:szCs w:val="20"/>
        </w:rPr>
        <w:fldChar w:fldCharType="begin"/>
      </w:r>
      <w:r>
        <w:rPr>
          <w:rFonts w:ascii="Trebuchet MS" w:hAnsi="Trebuchet MS"/>
          <w:sz w:val="20"/>
          <w:szCs w:val="20"/>
        </w:rPr>
        <w:instrText xml:space="preserve"> ADDIN EN.CITE &lt;EndNote&gt;&lt;Cite ExcludeAuth="1"&gt;&lt;Author&gt;Cunha&lt;/Author&gt;&lt;Year&gt;2003&lt;/Year&gt;&lt;IDText&gt;Haplomunnidae (Crustacea: Isopoda) reviewed, with a description of an intact specimen of Thylakogaster Wilson &amp;amp; Hessler, 1974&lt;/IDText&gt;&lt;DisplayText&gt;(2003)&lt;/DisplayText&gt;&lt;record&gt;&lt;foreign-keys&gt;&lt;key app="EN" db-id="9aatdftridt5wue0f0nvawd95fedtp90w5ww"&gt;859&lt;/key&gt;&lt;/foreign-keys&gt;&lt;titles&gt;&lt;title&gt;&lt;style font="default" size="100%"&gt;Haplomunnidae (Crustacea: Isopoda) reviewed, with a description of an intact specimen of &lt;/style&gt;&lt;style face="italic" font="default" size="100%"&gt;Thylakogaster&lt;/style&gt;&lt;style font="default" size="100%"&gt; Wilson &amp;amp; Hessler, 1974&lt;/style&gt;&lt;/title&gt;&lt;secondary-title&gt;Zootaxa&lt;/secondary-title&gt;&lt;/titles&gt;&lt;pages&gt;1-16&lt;/pages&gt;&lt;contributors&gt;&lt;authors&gt;&lt;author&gt;Cunha, M.R.&lt;/author&gt;&lt;author&gt;Wilson, G.D.F.&lt;/author&gt;&lt;/authors&gt;&lt;/contributors&gt;&lt;added-date format="utc"&gt;1474957181&lt;/added-date&gt;&lt;ref-type name="Journal Article"&gt;17&lt;/ref-type&gt;&lt;dates&gt;&lt;year&gt;2003&lt;/year&gt;&lt;/dates&gt;&lt;rec-number&gt;1618&lt;/rec-number&gt;&lt;last-updated-date format="utc"&gt;1474971581&lt;/last-updated-date&gt;&lt;volume&gt;326&lt;/volume&gt;&lt;/record&gt;&lt;/Cite&gt;&lt;/EndNote&gt;</w:instrText>
      </w:r>
      <w:r>
        <w:rPr>
          <w:rFonts w:ascii="Trebuchet MS" w:hAnsi="Trebuchet MS"/>
          <w:sz w:val="20"/>
          <w:szCs w:val="20"/>
        </w:rPr>
        <w:fldChar w:fldCharType="separate"/>
      </w:r>
      <w:r>
        <w:rPr>
          <w:rFonts w:ascii="Trebuchet MS" w:hAnsi="Trebuchet MS"/>
          <w:noProof/>
          <w:sz w:val="20"/>
          <w:szCs w:val="20"/>
        </w:rPr>
        <w:t>(2003)</w:t>
      </w:r>
      <w:r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0624F9" w:rsidRDefault="0026232B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P1: Harrison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Harrison&lt;/Author&gt;&lt;Year&gt;1987&lt;/Year&gt;&lt;IDText&gt;Deep-sea asellote isopods of the north-east Atlantic: the family Thambematidae&lt;/IDText&gt;&lt;DisplayText&gt;(1987)&lt;/DisplayText&gt;&lt;record&gt;&lt;foreign-keys&gt;&lt;key app="EN" db-id="9aatdftridt5wue0f0nvawd95fedtp90w5ww"&gt;860&lt;/key&gt;&lt;/foreign-keys&gt;&lt;urls&gt;&lt;related-urls&gt;&lt;url&gt;http://dx.doi.org/10.1111/j.1463-6409.1987.tb00052.x&lt;/url&gt;&lt;/related-urls&gt;&lt;/urls&gt;&lt;isbn&gt;1463-6409&lt;/isbn&gt;&lt;titles&gt;&lt;title&gt;Deep-sea asellote isopods of the north-east Atlantic: the family Thambematidae&lt;/title&gt;&lt;secondary-title&gt;Zoologica Scripta&lt;/secondary-title&gt;&lt;/titles&gt;&lt;pages&gt;51-72&lt;/pages&gt;&lt;contributors&gt;&lt;authors&gt;&lt;author&gt;Harrison, K.&lt;/author&gt;&lt;/authors&gt;&lt;/contributors&gt;&lt;added-date format="utc"&gt;1474957196&lt;/added-date&gt;&lt;ref-type name="Journal Article"&gt;17&lt;/ref-type&gt;&lt;dates&gt;&lt;year&gt;1987&lt;/year&gt;&lt;/dates&gt;&lt;rec-number&gt;1626&lt;/rec-number&gt;&lt;last-updated-date format="utc"&gt;1474971596&lt;/last-updated-date&gt;&lt;electronic-resource-num&gt;10.1111/j.1463-6409.1987.tb00052.x&lt;/electronic-resource-num&gt;&lt;volume&gt;16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87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26232B" w:rsidRDefault="00066830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Q1: Wilson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Wilson&lt;/Author&gt;&lt;Year&gt;1976&lt;/Year&gt;&lt;IDText&gt;The systematics and evolution of Haplomunna and its relatives (Isopoda, Haplomunnidae, New family)&lt;/IDText&gt;&lt;DisplayText&gt;(1976)&lt;/DisplayText&gt;&lt;record&gt;&lt;foreign-keys&gt;&lt;key app="EN" db-id="9aatdftridt5wue0f0nvawd95fedtp90w5ww"&gt;861&lt;/key&gt;&lt;/foreign-keys&gt;&lt;dates&gt;&lt;pub-dates&gt;&lt;date&gt;1976/10/01&lt;/date&gt;&lt;/pub-dates&gt;&lt;year&gt;1976&lt;/year&gt;&lt;/dates&gt;&lt;urls&gt;&lt;related-urls&gt;&lt;url&gt;http://dx.doi.org/10.1080/00222937600770451&lt;/url&gt;&lt;/related-urls&gt;&lt;/urls&gt;&lt;isbn&gt;0022-2933&lt;/isbn&gt;&lt;titles&gt;&lt;title&gt;&lt;style font="default" size="100%"&gt;The systematics and evolution of &lt;/style&gt;&lt;style face="italic" font="default" size="100%"&gt;Haplomunna&lt;/style&gt;&lt;style font="default" size="100%"&gt; and its relatives (Isopoda, Haplomunnidae, New family)&lt;/style&gt;&lt;/title&gt;&lt;secondary-title&gt;Journal of Natural History&lt;/secondary-title&gt;&lt;/titles&gt;&lt;pages&gt;569-580&lt;/pages&gt;&lt;contributors&gt;&lt;authors&gt;&lt;author&gt;Wilson, G.D.F.&lt;/author&gt;&lt;/authors&gt;&lt;/contributors&gt;&lt;added-date format="utc"&gt;1474957229&lt;/added-date&gt;&lt;ref-type name="Journal Article"&gt;17&lt;/ref-type&gt;&lt;rec-number&gt;1645&lt;/rec-number&gt;&lt;last-updated-date format="utc"&gt;1474971629&lt;/last-updated-date&gt;&lt;electronic-resource-num&gt;10.1080/00222937600770451&lt;/electronic-resource-num&gt;&lt;volume&gt;10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1976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C65294" w:rsidRDefault="00C65294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R1: George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George&lt;/Author&gt;&lt;Year&gt;2004&lt;/Year&gt;&lt;IDText&gt;Janirellidae and Dendrotionidae (Crustacea: Isopoda: Asellota) from bathyal and abyssal depths off North Carolina and their evolution&lt;/IDText&gt;&lt;DisplayText&gt;(2004)&lt;/DisplayText&gt;&lt;record&gt;&lt;foreign-keys&gt;&lt;key app="EN" db-id="9aatdftridt5wue0f0nvawd95fedtp90w5ww"&gt;862&lt;/key&gt;&lt;/foreign-keys&gt;&lt;titles&gt;&lt;title&gt;Janirellidae and Dendrotionidae (Crustacea: Isopoda: Asellota) from bathyal and abyssal depths off North Carolina and their evolution&lt;/title&gt;&lt;secondary-title&gt;Travaux du Muséum National d’Histoire Naturelle Grigore Antipa&lt;/secondary-title&gt;&lt;/titles&gt;&lt;pages&gt;43-73&lt;/pages&gt;&lt;contributors&gt;&lt;authors&gt;&lt;author&gt;George, R.Y.&lt;/author&gt;&lt;/authors&gt;&lt;/contributors&gt;&lt;added-date format="utc"&gt;1474957191&lt;/added-date&gt;&lt;ref-type name="Journal Article"&gt;17&lt;/ref-type&gt;&lt;dates&gt;&lt;year&gt;2004&lt;/year&gt;&lt;/dates&gt;&lt;rec-number&gt;1624&lt;/rec-number&gt;&lt;last-updated-date format="utc"&gt;1474971591&lt;/last-updated-date&gt;&lt;volume&gt;47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2004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C65294" w:rsidRDefault="00CC1355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S1: Wurzberg et al.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Würzberg&lt;/Author&gt;&lt;Year&gt;2011&lt;/Year&gt;&lt;IDText&gt;Fatty acid patterns of Southern Ocean shelf and deep sea peracarid crustaceans and a possible food source, foraminiferans&lt;/IDText&gt;&lt;DisplayText&gt;(2011)&lt;/DisplayText&gt;&lt;record&gt;&lt;foreign-keys&gt;&lt;key app="EN" db-id="9aatdftridt5wue0f0nvawd95fedtp90w5ww"&gt;863&lt;/key&gt;&lt;/foreign-keys&gt;&lt;keywords&gt;&lt;keyword&gt;Deep sea&lt;/keyword&gt;&lt;keyword&gt;Fatty acid&lt;/keyword&gt;&lt;keyword&gt;Diet composition&lt;/keyword&gt;&lt;keyword&gt;Peracarida&lt;/keyword&gt;&lt;keyword&gt;Foraminifera&lt;/keyword&gt;&lt;keyword&gt;Southern Ocean benthos&lt;/keyword&gt;&lt;/keywords&gt;&lt;urls&gt;&lt;related-urls&gt;&lt;url&gt;http://www.sciencedirect.com/science/article/pii/S0967064511001391&lt;/url&gt;&lt;/related-urls&gt;&lt;/urls&gt;&lt;isbn&gt;0967-0645&lt;/isbn&gt;&lt;titles&gt;&lt;title&gt;Fatty acid patterns of Southern Ocean shelf and deep sea peracarid crustaceans and a possible food source, foraminiferans&lt;/title&gt;&lt;secondary-title&gt;Deep Sea Research Part II: Topical Studies in Oceanography&lt;/secondary-title&gt;&lt;/titles&gt;&lt;pages&gt;2027-2035&lt;/pages&gt;&lt;number&gt;19–20&lt;/number&gt;&lt;contributors&gt;&lt;authors&gt;&lt;author&gt;Würzberg, L.&lt;/author&gt;&lt;author&gt;Peters, J.&lt;/author&gt;&lt;author&gt;Brandt, A.&lt;/author&gt;&lt;/authors&gt;&lt;/contributors&gt;&lt;added-date format="utc"&gt;1474957232&lt;/added-date&gt;&lt;ref-type name="Journal Article"&gt;17&lt;/ref-type&gt;&lt;dates&gt;&lt;year&gt;2011&lt;/year&gt;&lt;/dates&gt;&lt;rec-number&gt;1646&lt;/rec-number&gt;&lt;last-updated-date format="utc"&gt;1474971632&lt;/last-updated-date&gt;&lt;electronic-resource-num&gt;http://dx.doi.org/10.1016/j.dsr2.2011.05.013&lt;/electronic-resource-num&gt;&lt;volume&gt;58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2011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CC1355" w:rsidRDefault="00777A95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T1: Blankenship and Levin,</w:t>
      </w:r>
      <w:r w:rsidR="009F7213">
        <w:rPr>
          <w:rFonts w:ascii="Trebuchet MS" w:hAnsi="Trebuchet MS"/>
          <w:sz w:val="20"/>
          <w:szCs w:val="20"/>
        </w:rPr>
        <w:t xml:space="preserve"> </w:t>
      </w:r>
      <w:r w:rsidR="009F7213">
        <w:rPr>
          <w:rFonts w:ascii="Trebuchet MS" w:hAnsi="Trebuchet MS"/>
          <w:sz w:val="20"/>
          <w:szCs w:val="20"/>
        </w:rPr>
        <w:fldChar w:fldCharType="begin"/>
      </w:r>
      <w:r w:rsidR="009F7213">
        <w:rPr>
          <w:rFonts w:ascii="Trebuchet MS" w:hAnsi="Trebuchet MS"/>
          <w:sz w:val="20"/>
          <w:szCs w:val="20"/>
        </w:rPr>
        <w:instrText xml:space="preserve"> ADDIN EN.CITE &lt;EndNote&gt;&lt;Cite ExcludeAuth="1"&gt;&lt;Author&gt;Blankenship&lt;/Author&gt;&lt;Year&gt;2007&lt;/Year&gt;&lt;IDText&gt;Extreme food webs: foraging strategies and diets of scavenging amphipods from the ocean’s deepest 5 kilometers&lt;/IDText&gt;&lt;DisplayText&gt;(2007)&lt;/DisplayText&gt;&lt;record&gt;&lt;foreign-keys&gt;&lt;key app="EN" db-id="9aatdftridt5wue0f0nvawd95fedtp90w5ww"&gt;864&lt;/key&gt;&lt;/foreign-keys&gt;&lt;urls&gt;&lt;related-urls&gt;&lt;url&gt;http://dx.doi.org/10.4319/lo.2007.52.4.1685&lt;/url&gt;&lt;/related-urls&gt;&lt;/urls&gt;&lt;isbn&gt;1939-5590&lt;/isbn&gt;&lt;titles&gt;&lt;title&gt;Extreme food webs: foraging strategies and diets of scavenging amphipods from the ocean’s deepest 5 kilometers&lt;/title&gt;&lt;secondary-title&gt;Limnology and Oceanography&lt;/secondary-title&gt;&lt;/titles&gt;&lt;pages&gt;1685-1697&lt;/pages&gt;&lt;contributors&gt;&lt;authors&gt;&lt;author&gt;Blankenship, L.E.&lt;/author&gt;&lt;author&gt;Levin, L.A.&lt;/author&gt;&lt;/authors&gt;&lt;/contributors&gt;&lt;added-date format="utc"&gt;1474957176&lt;/added-date&gt;&lt;ref-type name="Journal Article"&gt;17&lt;/ref-type&gt;&lt;dates&gt;&lt;year&gt;2007&lt;/year&gt;&lt;/dates&gt;&lt;rec-number&gt;1611&lt;/rec-number&gt;&lt;last-updated-date format="utc"&gt;1474971576&lt;/last-updated-date&gt;&lt;electronic-resource-num&gt;10.4319/lo.2007.52.4.1685&lt;/electronic-resource-num&gt;&lt;volume&gt;52&lt;/volume&gt;&lt;/record&gt;&lt;/Cite&gt;&lt;/EndNote&gt;</w:instrText>
      </w:r>
      <w:r w:rsidR="009F7213">
        <w:rPr>
          <w:rFonts w:ascii="Trebuchet MS" w:hAnsi="Trebuchet MS"/>
          <w:sz w:val="20"/>
          <w:szCs w:val="20"/>
        </w:rPr>
        <w:fldChar w:fldCharType="separate"/>
      </w:r>
      <w:r w:rsidR="009F7213">
        <w:rPr>
          <w:rFonts w:ascii="Trebuchet MS" w:hAnsi="Trebuchet MS"/>
          <w:noProof/>
          <w:sz w:val="20"/>
          <w:szCs w:val="20"/>
        </w:rPr>
        <w:t>(2007)</w:t>
      </w:r>
      <w:r w:rsidR="009F7213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777A95" w:rsidRDefault="002B3734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U1: Blazewicz-Paszkowycz and Ligowski,</w:t>
      </w:r>
      <w:r w:rsidR="0012520C">
        <w:rPr>
          <w:rFonts w:ascii="Trebuchet MS" w:hAnsi="Trebuchet MS"/>
          <w:sz w:val="20"/>
          <w:szCs w:val="20"/>
        </w:rPr>
        <w:t xml:space="preserve"> </w:t>
      </w:r>
      <w:r w:rsidR="0012520C">
        <w:rPr>
          <w:rFonts w:ascii="Trebuchet MS" w:hAnsi="Trebuchet MS"/>
          <w:sz w:val="20"/>
          <w:szCs w:val="20"/>
        </w:rPr>
        <w:fldChar w:fldCharType="begin"/>
      </w:r>
      <w:r w:rsidR="0012520C">
        <w:rPr>
          <w:rFonts w:ascii="Trebuchet MS" w:hAnsi="Trebuchet MS"/>
          <w:sz w:val="20"/>
          <w:szCs w:val="20"/>
        </w:rPr>
        <w:instrText xml:space="preserve"> ADDIN EN.CITE &lt;EndNote&gt;&lt;Cite ExcludeAuth="1"&gt;&lt;Author&gt;Blazewicz-Paszkowycz&lt;/Author&gt;&lt;Year&gt;2004&lt;/Year&gt;&lt;IDText&gt;Diatoms as food source indicator for some Antarctic Cumacea and Tanaidacea (Crustacea)&lt;/IDText&gt;&lt;DisplayText&gt;(2004)&lt;/DisplayText&gt;&lt;record&gt;&lt;foreign-keys&gt;&lt;key app="EN" db-id="9aatdftridt5wue0f0nvawd95fedtp90w5ww"&gt;865&lt;/key&gt;&lt;/foreign-keys&gt;&lt;dates&gt;&lt;pub-dates&gt;&lt;date&gt;2004/04/01&lt;/date&gt;&lt;/pub-dates&gt;&lt;year&gt;2004&lt;/year&gt;&lt;/dates&gt;&lt;urls&gt;&lt;related-urls&gt;&lt;url&gt;https://www.cambridge.org/core/article/diatoms-as-food-source-indicator-for-some-antarctic-cumacea-and-tanaidacea-crustacea/761BA4926A5ED7D7A472B20D1F0A26F0&lt;/url&gt;&lt;/related-urls&gt;&lt;/urls&gt;&lt;titles&gt;&lt;title&gt;Diatoms as food source indicator for some Antarctic Cumacea and Tanaidacea (Crustacea)&lt;/title&gt;&lt;secondary-title&gt;Antarctic Science&lt;/secondary-title&gt;&lt;/titles&gt;&lt;pages&gt;11-15&lt;/pages&gt;&lt;contributors&gt;&lt;authors&gt;&lt;author&gt;Blazewicz-Paszkowycz, M.&lt;/author&gt;&lt;author&gt;Ligowski, R.&lt;/author&gt;&lt;/authors&gt;&lt;/contributors&gt;&lt;added-date format="utc"&gt;1474957176&lt;/added-date&gt;&lt;ref-type name="Journal Article"&gt;17&lt;/ref-type&gt;&lt;rec-number&gt;1612&lt;/rec-number&gt;&lt;last-updated-date format="utc"&gt;1474971576&lt;/last-updated-date&gt;&lt;electronic-resource-num&gt;10.1017/s0954102002000524&lt;/electronic-resource-num&gt;&lt;volume&gt;14&lt;/volume&gt;&lt;/record&gt;&lt;/Cite&gt;&lt;/EndNote&gt;</w:instrText>
      </w:r>
      <w:r w:rsidR="0012520C">
        <w:rPr>
          <w:rFonts w:ascii="Trebuchet MS" w:hAnsi="Trebuchet MS"/>
          <w:sz w:val="20"/>
          <w:szCs w:val="20"/>
        </w:rPr>
        <w:fldChar w:fldCharType="separate"/>
      </w:r>
      <w:r w:rsidR="0012520C">
        <w:rPr>
          <w:rFonts w:ascii="Trebuchet MS" w:hAnsi="Trebuchet MS"/>
          <w:noProof/>
          <w:sz w:val="20"/>
          <w:szCs w:val="20"/>
        </w:rPr>
        <w:t>(2004)</w:t>
      </w:r>
      <w:r w:rsidR="0012520C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2B3734" w:rsidRDefault="005B3B06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V1: Cartes et al.</w:t>
      </w:r>
      <w:r w:rsidR="0012520C">
        <w:rPr>
          <w:rFonts w:ascii="Trebuchet MS" w:hAnsi="Trebuchet MS"/>
          <w:sz w:val="20"/>
          <w:szCs w:val="20"/>
        </w:rPr>
        <w:t xml:space="preserve"> </w:t>
      </w:r>
      <w:r w:rsidR="0012520C">
        <w:rPr>
          <w:rFonts w:ascii="Trebuchet MS" w:hAnsi="Trebuchet MS"/>
          <w:sz w:val="20"/>
          <w:szCs w:val="20"/>
        </w:rPr>
        <w:fldChar w:fldCharType="begin"/>
      </w:r>
      <w:r w:rsidR="0012520C">
        <w:rPr>
          <w:rFonts w:ascii="Trebuchet MS" w:hAnsi="Trebuchet MS"/>
          <w:sz w:val="20"/>
          <w:szCs w:val="20"/>
        </w:rPr>
        <w:instrText xml:space="preserve"> ADDIN EN.CITE &lt;EndNote&gt;&lt;Cite ExcludeAuth="1"&gt;&lt;Author&gt;Cartes&lt;/Author&gt;&lt;Year&gt;2001&lt;/Year&gt;&lt;IDText&gt;Contrasting life-histories, secondary production, and trophic structure of Peracarid assemblages of the bathyal suprabenthos from the Bay of Biscay (NE Atlantic) and the Catalan Sea (NW Mediterranean)&lt;/IDText&gt;&lt;DisplayText&gt;(2001)&lt;/DisplayText&gt;&lt;record&gt;&lt;foreign-keys&gt;&lt;key app="EN" db-id="9aatdftridt5wue0f0nvawd95fedtp90w5ww"&gt;866&lt;/key&gt;&lt;/foreign-keys&gt;&lt;keywords&gt;&lt;keyword&gt;Benthic boundary layer&lt;/keyword&gt;&lt;keyword&gt;Deep-sea communities&lt;/keyword&gt;&lt;keyword&gt;P/B ratios&lt;/keyword&gt;&lt;keyword&gt;Secondary production&lt;/keyword&gt;&lt;keyword&gt;Suprabenthos&lt;/keyword&gt;&lt;keyword&gt;Trophic levels&lt;/keyword&gt;&lt;keyword&gt;Trophic webs&lt;/keyword&gt;&lt;/keywords&gt;&lt;urls&gt;&lt;related-urls&gt;&lt;url&gt;http://www.sciencedirect.com/science/article/pii/S0967063701000127&lt;/url&gt;&lt;/related-urls&gt;&lt;/urls&gt;&lt;isbn&gt;0967-0637&lt;/isbn&gt;&lt;titles&gt;&lt;title&gt;Contrasting life-histories, secondary production, and trophic structure of Peracarid assemblages of the bathyal suprabenthos from the Bay of Biscay (NE Atlantic) and the Catalan Sea (NW Mediterranean)&lt;/title&gt;&lt;secondary-title&gt;Deep Sea Research Part I: Oceanographic Research Papers&lt;/secondary-title&gt;&lt;/titles&gt;&lt;pages&gt;2209-2232&lt;/pages&gt;&lt;contributors&gt;&lt;authors&gt;&lt;author&gt;Cartes, J.E.&lt;/author&gt;&lt;author&gt;Elizalde, M.&lt;/author&gt;&lt;author&gt;Sorbe, J.C.&lt;/author&gt;&lt;/authors&gt;&lt;/contributors&gt;&lt;added-date format="utc"&gt;1474957181&lt;/added-date&gt;&lt;ref-type name="Journal Article"&gt;17&lt;/ref-type&gt;&lt;dates&gt;&lt;year&gt;2001&lt;/year&gt;&lt;/dates&gt;&lt;rec-number&gt;1614&lt;/rec-number&gt;&lt;last-updated-date format="utc"&gt;1474971581&lt;/last-updated-date&gt;&lt;electronic-resource-num&gt;http://dx.doi.org/10.1016/S0967-0637(01)00012-7&lt;/electronic-resource-num&gt;&lt;volume&gt;48&lt;/volume&gt;&lt;/record&gt;&lt;/Cite&gt;&lt;/EndNote&gt;</w:instrText>
      </w:r>
      <w:r w:rsidR="0012520C">
        <w:rPr>
          <w:rFonts w:ascii="Trebuchet MS" w:hAnsi="Trebuchet MS"/>
          <w:sz w:val="20"/>
          <w:szCs w:val="20"/>
        </w:rPr>
        <w:fldChar w:fldCharType="separate"/>
      </w:r>
      <w:r w:rsidR="0012520C">
        <w:rPr>
          <w:rFonts w:ascii="Trebuchet MS" w:hAnsi="Trebuchet MS"/>
          <w:noProof/>
          <w:sz w:val="20"/>
          <w:szCs w:val="20"/>
        </w:rPr>
        <w:t>(2001)</w:t>
      </w:r>
      <w:r w:rsidR="0012520C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0E5F0A" w:rsidRDefault="0012520C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 xml:space="preserve">W1: Sainte-Marie, </w:t>
      </w:r>
      <w:r>
        <w:rPr>
          <w:rFonts w:ascii="Trebuchet MS" w:hAnsi="Trebuchet MS"/>
          <w:sz w:val="20"/>
          <w:szCs w:val="20"/>
        </w:rPr>
        <w:fldChar w:fldCharType="begin"/>
      </w:r>
      <w:r>
        <w:rPr>
          <w:rFonts w:ascii="Trebuchet MS" w:hAnsi="Trebuchet MS"/>
          <w:sz w:val="20"/>
          <w:szCs w:val="20"/>
        </w:rPr>
        <w:instrText xml:space="preserve"> ADDIN EN.CITE &lt;EndNote&gt;&lt;Cite ExcludeAuth="1"&gt;&lt;Author&gt;Sainte-Marie&lt;/Author&gt;&lt;Year&gt;1992&lt;/Year&gt;&lt;IDText&gt;Foraging of scavenging deep-sea lysianassoid amphipods&lt;/IDText&gt;&lt;DisplayText&gt;(1992)&lt;/DisplayText&gt;&lt;record&gt;&lt;foreign-keys&gt;&lt;key app="EN" db-id="9aatdftridt5wue0f0nvawd95fedtp90w5ww"&gt;867&lt;/key&gt;&lt;/foreign-keys&gt;&lt;urls&gt;&lt;related-urls&gt;&lt;url&gt;http://dx.doi.org/10.1007/978-94-011-2452-2_7&lt;/url&gt;&lt;/related-urls&gt;&lt;/urls&gt;&lt;isbn&gt;978-94-011-2452-2&lt;/isbn&gt;&lt;titles&gt;&lt;title&gt;Foraging of scavenging deep-sea lysianassoid amphipods&lt;/title&gt;&lt;secondary-title&gt;Deep-Sea Food Chains and the Global Carbon Cycle&lt;/secondary-title&gt;&lt;tertiary-title&gt;NATO ASI Series&lt;/tertiary-title&gt;&lt;/titles&gt;&lt;pages&gt;105-124&lt;/pages&gt;&lt;contributors&gt;&lt;authors&gt;&lt;author&gt;Sainte-Marie, B.&lt;/author&gt;&lt;/authors&gt;&lt;/contributors&gt;&lt;added-date format="utc"&gt;1474957218&lt;/added-date&gt;&lt;pub-location&gt;Dordrecht&lt;/pub-location&gt;&lt;ref-type name="Book Section"&gt;5&lt;/ref-type&gt;&lt;dates&gt;&lt;year&gt;1992&lt;/year&gt;&lt;/dates&gt;&lt;rec-number&gt;1639&lt;/rec-number&gt;&lt;publisher&gt;Springer Netherlands&lt;/publisher&gt;&lt;last-updated-date format="utc"&gt;1474971618&lt;/last-updated-date&gt;&lt;label&gt;Sainte-Marie1992&lt;/label&gt;&lt;contributors&gt;&lt;secondary-authors&gt;&lt;author&gt;Rowe, G.T.&lt;/author&gt;&lt;author&gt;Pariente, V.&lt;/author&gt;&lt;/secondary-authors&gt;&lt;/contributors&gt;&lt;electronic-resource-num&gt;10.1007/978-94-011-2452-2_7&lt;/electronic-resource-num&gt;&lt;volume&gt;360&lt;/volume&gt;&lt;/record&gt;&lt;/Cite&gt;&lt;/EndNote&gt;</w:instrText>
      </w:r>
      <w:r>
        <w:rPr>
          <w:rFonts w:ascii="Trebuchet MS" w:hAnsi="Trebuchet MS"/>
          <w:sz w:val="20"/>
          <w:szCs w:val="20"/>
        </w:rPr>
        <w:fldChar w:fldCharType="separate"/>
      </w:r>
      <w:r>
        <w:rPr>
          <w:rFonts w:ascii="Trebuchet MS" w:hAnsi="Trebuchet MS"/>
          <w:noProof/>
          <w:sz w:val="20"/>
          <w:szCs w:val="20"/>
        </w:rPr>
        <w:t>(1992)</w:t>
      </w:r>
      <w:r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D43145" w:rsidRDefault="00D43145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X1: De Broyer et al.</w:t>
      </w:r>
      <w:r w:rsidR="0012520C">
        <w:rPr>
          <w:rFonts w:ascii="Trebuchet MS" w:hAnsi="Trebuchet MS"/>
          <w:sz w:val="20"/>
          <w:szCs w:val="20"/>
        </w:rPr>
        <w:t xml:space="preserve"> </w:t>
      </w:r>
      <w:r w:rsidR="0012520C">
        <w:rPr>
          <w:rFonts w:ascii="Trebuchet MS" w:hAnsi="Trebuchet MS"/>
          <w:sz w:val="20"/>
          <w:szCs w:val="20"/>
        </w:rPr>
        <w:fldChar w:fldCharType="begin"/>
      </w:r>
      <w:r w:rsidR="0012520C">
        <w:rPr>
          <w:rFonts w:ascii="Trebuchet MS" w:hAnsi="Trebuchet MS"/>
          <w:sz w:val="20"/>
          <w:szCs w:val="20"/>
        </w:rPr>
        <w:instrText xml:space="preserve"> ADDIN EN.CITE &lt;EndNote&gt;&lt;Cite ExcludeAuth="1"&gt;&lt;Author&gt;De Broyer&lt;/Author&gt;&lt;Year&gt;2004&lt;/Year&gt;&lt;IDText&gt;The crustacean scavenger guild in Antarctic shelf, bathyal and abyssal communities&lt;/IDText&gt;&lt;DisplayText&gt;(2004)&lt;/DisplayText&gt;&lt;record&gt;&lt;foreign-keys&gt;&lt;key app="EN" db-id="9aatdftridt5wue0f0nvawd95fedtp90w5ww"&gt;868&lt;/key&gt;&lt;/foreign-keys&gt;&lt;urls&gt;&lt;related-urls&gt;&lt;url&gt;http://www.sciencedirect.com/science/article/pii/S0967064504001547&lt;/url&gt;&lt;/related-urls&gt;&lt;/urls&gt;&lt;isbn&gt;0967-0645&lt;/isbn&gt;&lt;titles&gt;&lt;title&gt;The crustacean scavenger guild in Antarctic shelf, bathyal and abyssal communities&lt;/title&gt;&lt;secondary-title&gt;Deep Sea Research Part II: Topical Studies in Oceanography&lt;/secondary-title&gt;&lt;/titles&gt;&lt;pages&gt;1733-1752&lt;/pages&gt;&lt;access-date&gt;2004/8//&lt;/access-date&gt;&lt;contributors&gt;&lt;authors&gt;&lt;author&gt;De Broyer, C.&lt;/author&gt;&lt;author&gt;Nyssen, F.&lt;/author&gt;&lt;author&gt;Dauby, P.&lt;/author&gt;&lt;/authors&gt;&lt;/contributors&gt;&lt;added-date format="utc"&gt;1474957182&lt;/added-date&gt;&lt;ref-type name="Journal Article"&gt;17&lt;/ref-type&gt;&lt;dates&gt;&lt;year&gt;2004&lt;/year&gt;&lt;/dates&gt;&lt;rec-number&gt;1620&lt;/rec-number&gt;&lt;last-updated-date format="utc"&gt;1474971582&lt;/last-updated-date&gt;&lt;electronic-resource-num&gt;http://dx.doi.org/10.1016/j.dsr2.2004.06.032&lt;/electronic-resource-num&gt;&lt;volume&gt;51&lt;/volume&gt;&lt;/record&gt;&lt;/Cite&gt;&lt;/EndNote&gt;</w:instrText>
      </w:r>
      <w:r w:rsidR="0012520C">
        <w:rPr>
          <w:rFonts w:ascii="Trebuchet MS" w:hAnsi="Trebuchet MS"/>
          <w:sz w:val="20"/>
          <w:szCs w:val="20"/>
        </w:rPr>
        <w:fldChar w:fldCharType="separate"/>
      </w:r>
      <w:r w:rsidR="0012520C">
        <w:rPr>
          <w:rFonts w:ascii="Trebuchet MS" w:hAnsi="Trebuchet MS"/>
          <w:noProof/>
          <w:sz w:val="20"/>
          <w:szCs w:val="20"/>
        </w:rPr>
        <w:t>(2004)</w:t>
      </w:r>
      <w:r w:rsidR="0012520C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2F3ED4" w:rsidRDefault="002F3ED4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Y1: Dixon,</w:t>
      </w:r>
      <w:r w:rsidR="0012520C">
        <w:rPr>
          <w:rFonts w:ascii="Trebuchet MS" w:hAnsi="Trebuchet MS"/>
          <w:sz w:val="20"/>
          <w:szCs w:val="20"/>
        </w:rPr>
        <w:t xml:space="preserve"> </w:t>
      </w:r>
      <w:r w:rsidR="0012520C">
        <w:rPr>
          <w:rFonts w:ascii="Trebuchet MS" w:hAnsi="Trebuchet MS"/>
          <w:sz w:val="20"/>
          <w:szCs w:val="20"/>
        </w:rPr>
        <w:fldChar w:fldCharType="begin"/>
      </w:r>
      <w:r w:rsidR="0012520C">
        <w:rPr>
          <w:rFonts w:ascii="Trebuchet MS" w:hAnsi="Trebuchet MS"/>
          <w:sz w:val="20"/>
          <w:szCs w:val="20"/>
        </w:rPr>
        <w:instrText xml:space="preserve"> ADDIN EN.CITE &lt;EndNote&gt;&lt;Cite ExcludeAuth="1"&gt;&lt;Author&gt;Dixon&lt;/Author&gt;&lt;Year&gt;1944&lt;/Year&gt;&lt;IDText&gt;Notes on certain aspects of the biology of Cumopsis goodsiri (Van Beneden) and some other cumaceans in relation to their environment&lt;/IDText&gt;&lt;DisplayText&gt;(1944)&lt;/DisplayText&gt;&lt;record&gt;&lt;foreign-keys&gt;&lt;key app="EN" db-id="9aatdftridt5wue0f0nvawd95fedtp90w5ww"&gt;869&lt;/key&gt;&lt;/foreign-keys&gt;&lt;urls&gt;&lt;related-urls&gt;&lt;url&gt;https://www.cambridge.org/core/article/notes-on-certain-aspects-of-the-biology-of-cumopsis-goodsiri-van-beneden-and-some-other-cumaceans-in-relation-to-their-environment/C0457BEEF68D979CA9D493577C1A559F&lt;/url&gt;&lt;/related-urls&gt;&lt;/urls&gt;&lt;titles&gt;&lt;title&gt;&lt;style font="default" size="100%"&gt;Notes on certain aspects of the biology of &lt;/style&gt;&lt;style face="italic" font="default" size="100%"&gt;Cumopsis goodsiri&lt;/style&gt;&lt;style font="default" size="100%"&gt; (Van Beneden) and some other cumaceans in relation to their environment&lt;/style&gt;&lt;/title&gt;&lt;secondary-title&gt;Journal of the Marine Biological Association of the United Kingdom&lt;/secondary-title&gt;&lt;/titles&gt;&lt;pages&gt;61-71&lt;/pages&gt;&lt;contributors&gt;&lt;authors&gt;&lt;author&gt;Dixon, A.Y.&lt;/author&gt;&lt;/authors&gt;&lt;/contributors&gt;&lt;added-date format="utc"&gt;1474957183&lt;/added-date&gt;&lt;ref-type name="Journal Article"&gt;17&lt;/ref-type&gt;&lt;dates&gt;&lt;year&gt;1944&lt;/year&gt;&lt;/dates&gt;&lt;rec-number&gt;1621&lt;/rec-number&gt;&lt;last-updated-date format="utc"&gt;1474971583&lt;/last-updated-date&gt;&lt;electronic-resource-num&gt;10.1017/s0025315400014454&lt;/electronic-resource-num&gt;&lt;volume&gt;26&lt;/volume&gt;&lt;/record&gt;&lt;/Cite&gt;&lt;/EndNote&gt;</w:instrText>
      </w:r>
      <w:r w:rsidR="0012520C">
        <w:rPr>
          <w:rFonts w:ascii="Trebuchet MS" w:hAnsi="Trebuchet MS"/>
          <w:sz w:val="20"/>
          <w:szCs w:val="20"/>
        </w:rPr>
        <w:fldChar w:fldCharType="separate"/>
      </w:r>
      <w:r w:rsidR="0012520C">
        <w:rPr>
          <w:rFonts w:ascii="Trebuchet MS" w:hAnsi="Trebuchet MS"/>
          <w:noProof/>
          <w:sz w:val="20"/>
          <w:szCs w:val="20"/>
        </w:rPr>
        <w:t>(1944)</w:t>
      </w:r>
      <w:r w:rsidR="0012520C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D9418B" w:rsidRDefault="00D9418B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Z1: Bird and Holdich,</w:t>
      </w:r>
      <w:r w:rsidR="0000538E">
        <w:rPr>
          <w:rFonts w:ascii="Trebuchet MS" w:hAnsi="Trebuchet MS"/>
          <w:sz w:val="20"/>
          <w:szCs w:val="20"/>
        </w:rPr>
        <w:t xml:space="preserve"> </w:t>
      </w:r>
      <w:r w:rsidR="0000538E">
        <w:rPr>
          <w:rFonts w:ascii="Trebuchet MS" w:hAnsi="Trebuchet MS"/>
          <w:sz w:val="20"/>
          <w:szCs w:val="20"/>
        </w:rPr>
        <w:fldChar w:fldCharType="begin"/>
      </w:r>
      <w:r w:rsidR="0000538E">
        <w:rPr>
          <w:rFonts w:ascii="Trebuchet MS" w:hAnsi="Trebuchet MS"/>
          <w:sz w:val="20"/>
          <w:szCs w:val="20"/>
        </w:rPr>
        <w:instrText xml:space="preserve"> ADDIN EN.CITE &lt;EndNote&gt;&lt;Cite ExcludeAuth="1"&gt;&lt;Author&gt;Bird&lt;/Author&gt;&lt;Year&gt;1985&lt;/Year&gt;&lt;IDText&gt;A remarkable tubicolous tanaid (Crustacea: Tanaidacea) from the Rockall Trough&lt;/IDText&gt;&lt;DisplayText&gt;(1985)&lt;/DisplayText&gt;&lt;record&gt;&lt;foreign-keys&gt;&lt;key app="EN" db-id="9aatdftridt5wue0f0nvawd95fedtp90w5ww"&gt;870&lt;/key&gt;&lt;/foreign-keys&gt;&lt;dates&gt;&lt;pub-dates&gt;&lt;date&gt;2009/05/01&lt;/date&gt;&lt;/pub-dates&gt;&lt;year&gt;1985&lt;/year&gt;&lt;/dates&gt;&lt;urls&gt;&lt;related-urls&gt;&lt;url&gt;https://www.cambridge.org/core/article/a-remarkable-tubicolous-tanaid-crustacea-tanaidacea-from-the-rockall-trough/4931826B929887779232615C3AF72AC5&lt;/url&gt;&lt;/related-urls&gt;&lt;/urls&gt;&lt;titles&gt;&lt;title&gt;A remarkable tubicolous tanaid (Crustacea: Tanaidacea) from the Rockall Trough&lt;/title&gt;&lt;secondary-title&gt;Journal of the Marine Biological Association of the United Kingdom&lt;/secondary-title&gt;&lt;/titles&gt;&lt;pages&gt;563-572&lt;/pages&gt;&lt;contributors&gt;&lt;authors&gt;&lt;author&gt;Bird, G.J.&lt;/author&gt;&lt;author&gt;Holdich, D.M.&lt;/author&gt;&lt;/authors&gt;&lt;/contributors&gt;&lt;added-date format="utc"&gt;1474958294&lt;/added-date&gt;&lt;ref-type name="Journal Article"&gt;17&lt;/ref-type&gt;&lt;rec-number&gt;1610&lt;/rec-number&gt;&lt;last-updated-date format="utc"&gt;1474972694&lt;/last-updated-date&gt;&lt;electronic-resource-num&gt;10.1017/s0025315400052413&lt;/electronic-resource-num&gt;&lt;volume&gt;65&lt;/volume&gt;&lt;/record&gt;&lt;/Cite&gt;&lt;/EndNote&gt;</w:instrText>
      </w:r>
      <w:r w:rsidR="0000538E">
        <w:rPr>
          <w:rFonts w:ascii="Trebuchet MS" w:hAnsi="Trebuchet MS"/>
          <w:sz w:val="20"/>
          <w:szCs w:val="20"/>
        </w:rPr>
        <w:fldChar w:fldCharType="separate"/>
      </w:r>
      <w:r w:rsidR="0000538E">
        <w:rPr>
          <w:rFonts w:ascii="Trebuchet MS" w:hAnsi="Trebuchet MS"/>
          <w:noProof/>
          <w:sz w:val="20"/>
          <w:szCs w:val="20"/>
        </w:rPr>
        <w:t>(1985)</w:t>
      </w:r>
      <w:r w:rsidR="0000538E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B80082" w:rsidRDefault="00B80082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A2: Foxon,</w:t>
      </w:r>
      <w:r w:rsidR="0000538E">
        <w:rPr>
          <w:rFonts w:ascii="Trebuchet MS" w:hAnsi="Trebuchet MS"/>
          <w:sz w:val="20"/>
          <w:szCs w:val="20"/>
        </w:rPr>
        <w:t xml:space="preserve"> </w:t>
      </w:r>
      <w:r w:rsidR="0000538E">
        <w:rPr>
          <w:rFonts w:ascii="Trebuchet MS" w:hAnsi="Trebuchet MS"/>
          <w:sz w:val="20"/>
          <w:szCs w:val="20"/>
        </w:rPr>
        <w:fldChar w:fldCharType="begin"/>
      </w:r>
      <w:r w:rsidR="0000538E">
        <w:rPr>
          <w:rFonts w:ascii="Trebuchet MS" w:hAnsi="Trebuchet MS"/>
          <w:sz w:val="20"/>
          <w:szCs w:val="20"/>
        </w:rPr>
        <w:instrText xml:space="preserve"> ADDIN EN.CITE &lt;EndNote&gt;&lt;Cite ExcludeAuth="1"&gt;&lt;Author&gt;Foxon&lt;/Author&gt;&lt;Year&gt;1936&lt;/Year&gt;&lt;IDText&gt;XXXVII.—Notes on the natural history of certain sanddwelling Cumacea&lt;/IDText&gt;&lt;DisplayText&gt;(1936)&lt;/DisplayText&gt;&lt;record&gt;&lt;foreign-keys&gt;&lt;key app="EN" db-id="9aatdftridt5wue0f0nvawd95fedtp90w5ww"&gt;871&lt;/key&gt;&lt;/foreign-keys&gt;&lt;isbn&gt;0374-5481&lt;/isbn&gt;&lt;titles&gt;&lt;title&gt;XXXVII.—Notes on the natural history of certain sanddwelling Cumacea&lt;/title&gt;&lt;secondary-title&gt;Journal of Natural History&lt;/secondary-title&gt;&lt;/titles&gt;&lt;pages&gt;377-393&lt;/pages&gt;&lt;contributors&gt;&lt;authors&gt;&lt;author&gt;Foxon, G.E.H.&lt;/author&gt;&lt;/authors&gt;&lt;/contributors&gt;&lt;added-date format="utc"&gt;1474958307&lt;/added-date&gt;&lt;ref-type name="Journal Article"&gt;17&lt;/ref-type&gt;&lt;dates&gt;&lt;year&gt;1936&lt;/year&gt;&lt;/dates&gt;&lt;rec-number&gt;1622&lt;/rec-number&gt;&lt;last-updated-date format="utc"&gt;1474972707&lt;/last-updated-date&gt;&lt;volume&gt;17&lt;/volume&gt;&lt;/record&gt;&lt;/Cite&gt;&lt;/EndNote&gt;</w:instrText>
      </w:r>
      <w:r w:rsidR="0000538E">
        <w:rPr>
          <w:rFonts w:ascii="Trebuchet MS" w:hAnsi="Trebuchet MS"/>
          <w:sz w:val="20"/>
          <w:szCs w:val="20"/>
        </w:rPr>
        <w:fldChar w:fldCharType="separate"/>
      </w:r>
      <w:r w:rsidR="0000538E">
        <w:rPr>
          <w:rFonts w:ascii="Trebuchet MS" w:hAnsi="Trebuchet MS"/>
          <w:noProof/>
          <w:sz w:val="20"/>
          <w:szCs w:val="20"/>
        </w:rPr>
        <w:t>(1936)</w:t>
      </w:r>
      <w:r w:rsidR="0000538E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400AC2" w:rsidRDefault="00400AC2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B2: Hassack and Holdich,</w:t>
      </w:r>
      <w:r w:rsidR="0000538E">
        <w:rPr>
          <w:rFonts w:ascii="Trebuchet MS" w:hAnsi="Trebuchet MS"/>
          <w:sz w:val="20"/>
          <w:szCs w:val="20"/>
        </w:rPr>
        <w:t xml:space="preserve"> </w:t>
      </w:r>
      <w:r w:rsidR="0000538E">
        <w:rPr>
          <w:rFonts w:ascii="Trebuchet MS" w:hAnsi="Trebuchet MS"/>
          <w:sz w:val="20"/>
          <w:szCs w:val="20"/>
        </w:rPr>
        <w:fldChar w:fldCharType="begin"/>
      </w:r>
      <w:r w:rsidR="0000538E">
        <w:rPr>
          <w:rFonts w:ascii="Trebuchet MS" w:hAnsi="Trebuchet MS"/>
          <w:sz w:val="20"/>
          <w:szCs w:val="20"/>
        </w:rPr>
        <w:instrText xml:space="preserve"> ADDIN EN.CITE &lt;EndNote&gt;&lt;Cite ExcludeAuth="1"&gt;&lt;Author&gt;Hassack&lt;/Author&gt;&lt;Year&gt;1987&lt;/Year&gt;&lt;IDText&gt;The tubicolous habit amongst the Tanaidacea (Crustacea, Peracarida) with particular reference to deep-sea species&lt;/IDText&gt;&lt;DisplayText&gt;(1987)&lt;/DisplayText&gt;&lt;record&gt;&lt;foreign-keys&gt;&lt;key app="EN" db-id="9aatdftridt5wue0f0nvawd95fedtp90w5ww"&gt;872&lt;/key&gt;&lt;/foreign-keys&gt;&lt;urls&gt;&lt;related-urls&gt;&lt;url&gt;http://dx.doi.org/10.1111/j.1463-6409.1987.tb00069.x&lt;/url&gt;&lt;/related-urls&gt;&lt;/urls&gt;&lt;isbn&gt;1463-6409&lt;/isbn&gt;&lt;titles&gt;&lt;title&gt;The tubicolous habit amongst the Tanaidacea (Crustacea, Peracarida) with particular reference to deep-sea species&lt;/title&gt;&lt;secondary-title&gt;Zoologica Scripta&lt;/secondary-title&gt;&lt;/titles&gt;&lt;pages&gt;223-233&lt;/pages&gt;&lt;contributors&gt;&lt;authors&gt;&lt;author&gt;Hassack, E.&lt;/author&gt;&lt;author&gt;Holdich, D.M.&lt;/author&gt;&lt;/authors&gt;&lt;/contributors&gt;&lt;added-date format="utc"&gt;1474958313&lt;/added-date&gt;&lt;ref-type name="Journal Article"&gt;17&lt;/ref-type&gt;&lt;dates&gt;&lt;year&gt;1987&lt;/year&gt;&lt;/dates&gt;&lt;rec-number&gt;1627&lt;/rec-number&gt;&lt;last-updated-date format="utc"&gt;1474972713&lt;/last-updated-date&gt;&lt;electronic-resource-num&gt;10.1111/j.1463-6409.1987.tb00069.x&lt;/electronic-resource-num&gt;&lt;volume&gt;16&lt;/volume&gt;&lt;/record&gt;&lt;/Cite&gt;&lt;/EndNote&gt;</w:instrText>
      </w:r>
      <w:r w:rsidR="0000538E">
        <w:rPr>
          <w:rFonts w:ascii="Trebuchet MS" w:hAnsi="Trebuchet MS"/>
          <w:sz w:val="20"/>
          <w:szCs w:val="20"/>
        </w:rPr>
        <w:fldChar w:fldCharType="separate"/>
      </w:r>
      <w:r w:rsidR="0000538E">
        <w:rPr>
          <w:rFonts w:ascii="Trebuchet MS" w:hAnsi="Trebuchet MS"/>
          <w:noProof/>
          <w:sz w:val="20"/>
          <w:szCs w:val="20"/>
        </w:rPr>
        <w:t>(1987)</w:t>
      </w:r>
      <w:r w:rsidR="0000538E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582C86" w:rsidRDefault="00582C86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C2: Gard</w:t>
      </w:r>
      <w:r w:rsidR="0000538E">
        <w:rPr>
          <w:rFonts w:ascii="Trebuchet MS" w:hAnsi="Trebuchet MS"/>
          <w:sz w:val="20"/>
          <w:szCs w:val="20"/>
        </w:rPr>
        <w:t>i</w:t>
      </w:r>
      <w:r>
        <w:rPr>
          <w:rFonts w:ascii="Trebuchet MS" w:hAnsi="Trebuchet MS"/>
          <w:sz w:val="20"/>
          <w:szCs w:val="20"/>
        </w:rPr>
        <w:t>ner,</w:t>
      </w:r>
      <w:r w:rsidR="0000538E">
        <w:rPr>
          <w:rFonts w:ascii="Trebuchet MS" w:hAnsi="Trebuchet MS"/>
          <w:sz w:val="20"/>
          <w:szCs w:val="20"/>
        </w:rPr>
        <w:t xml:space="preserve"> </w:t>
      </w:r>
      <w:r w:rsidR="0000538E">
        <w:rPr>
          <w:rFonts w:ascii="Trebuchet MS" w:hAnsi="Trebuchet MS"/>
          <w:sz w:val="20"/>
          <w:szCs w:val="20"/>
        </w:rPr>
        <w:fldChar w:fldCharType="begin"/>
      </w:r>
      <w:r w:rsidR="0000538E">
        <w:rPr>
          <w:rFonts w:ascii="Trebuchet MS" w:hAnsi="Trebuchet MS"/>
          <w:sz w:val="20"/>
          <w:szCs w:val="20"/>
        </w:rPr>
        <w:instrText xml:space="preserve"> ADDIN EN.CITE &lt;EndNote&gt;&lt;Cite ExcludeAuth="1"&gt;&lt;Author&gt;Gardiner&lt;/Author&gt;&lt;Year&gt;1975&lt;/Year&gt;&lt;IDText&gt;The systematics, postmarsupial development, and ecology of the deep-sea family Neotanaidae (Crustacea: Tanaidacea)&lt;/IDText&gt;&lt;DisplayText&gt;(1975)&lt;/DisplayText&gt;&lt;record&gt;&lt;foreign-keys&gt;&lt;key app="EN" db-id="9aatdftridt5wue0f0nvawd95fedtp90w5ww"&gt;873&lt;/key&gt;&lt;/foreign-keys&gt;&lt;titles&gt;&lt;title&gt;The systematics, postmarsupial development, and ecology of the deep-sea family Neotanaidae (Crustacea: Tanaidacea)&lt;/title&gt;&lt;secondary-title&gt;Smithsonian Contributions to Zoology&lt;/secondary-title&gt;&lt;/titles&gt;&lt;pages&gt;1-265&lt;/pages&gt;&lt;contributors&gt;&lt;authors&gt;&lt;author&gt;Gardiner, L.F.&lt;/author&gt;&lt;/authors&gt;&lt;/contributors&gt;&lt;added-date format="utc"&gt;1474958308&lt;/added-date&gt;&lt;ref-type name="Journal Article"&gt;17&lt;/ref-type&gt;&lt;dates&gt;&lt;year&gt;1975&lt;/year&gt;&lt;/dates&gt;&lt;rec-number&gt;1623&lt;/rec-number&gt;&lt;last-updated-date format="utc"&gt;1474972708&lt;/last-updated-date&gt;&lt;volume&gt;170&lt;/volume&gt;&lt;/record&gt;&lt;/Cite&gt;&lt;/EndNote&gt;</w:instrText>
      </w:r>
      <w:r w:rsidR="0000538E">
        <w:rPr>
          <w:rFonts w:ascii="Trebuchet MS" w:hAnsi="Trebuchet MS"/>
          <w:sz w:val="20"/>
          <w:szCs w:val="20"/>
        </w:rPr>
        <w:fldChar w:fldCharType="separate"/>
      </w:r>
      <w:r w:rsidR="0000538E">
        <w:rPr>
          <w:rFonts w:ascii="Trebuchet MS" w:hAnsi="Trebuchet MS"/>
          <w:noProof/>
          <w:sz w:val="20"/>
          <w:szCs w:val="20"/>
        </w:rPr>
        <w:t>(1975)</w:t>
      </w:r>
      <w:r w:rsidR="0000538E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A2778F" w:rsidRDefault="00A2778F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D2: Johnson et al.</w:t>
      </w:r>
      <w:r w:rsidR="0000538E">
        <w:rPr>
          <w:rFonts w:ascii="Trebuchet MS" w:hAnsi="Trebuchet MS"/>
          <w:sz w:val="20"/>
          <w:szCs w:val="20"/>
        </w:rPr>
        <w:t xml:space="preserve"> </w:t>
      </w:r>
      <w:r w:rsidR="0000538E">
        <w:rPr>
          <w:rFonts w:ascii="Trebuchet MS" w:hAnsi="Trebuchet MS"/>
          <w:sz w:val="20"/>
          <w:szCs w:val="20"/>
        </w:rPr>
        <w:fldChar w:fldCharType="begin"/>
      </w:r>
      <w:r w:rsidR="0000538E">
        <w:rPr>
          <w:rFonts w:ascii="Trebuchet MS" w:hAnsi="Trebuchet MS"/>
          <w:sz w:val="20"/>
          <w:szCs w:val="20"/>
        </w:rPr>
        <w:instrText xml:space="preserve"> ADDIN EN.CITE &lt;EndNote&gt;&lt;Cite ExcludeAuth="1"&gt;&lt;Author&gt;Johnson&lt;/Author&gt;&lt;Year&gt;2001&lt;/Year&gt;&lt;IDText&gt;Reproduction and development of marine peracaridans&lt;/IDText&gt;&lt;DisplayText&gt;(2001)&lt;/DisplayText&gt;&lt;record&gt;&lt;foreign-keys&gt;&lt;key app="EN" db-id="9aatdftridt5wue0f0nvawd95fedtp90w5ww"&gt;874&lt;/key&gt;&lt;/foreign-keys&gt;&lt;urls&gt;&lt;related-urls&gt;&lt;url&gt;http://www.sciencedirect.com/science/article/pii/S0065288101390090&lt;/url&gt;&lt;/related-urls&gt;&lt;/urls&gt;&lt;isbn&gt;0065-2881&lt;/isbn&gt;&lt;titles&gt;&lt;title&gt;Reproduction and development of marine peracaridans&lt;/title&gt;&lt;secondary-title&gt;Advances in marine biology&lt;/secondary-title&gt;&lt;/titles&gt;&lt;pages&gt;105-260&lt;/pages&gt;&lt;contributors&gt;&lt;authors&gt;&lt;author&gt;Johnson, W.S.&lt;/author&gt;&lt;author&gt;Stevens, M.&lt;/author&gt;&lt;author&gt;Watling, L.&lt;/author&gt;&lt;/authors&gt;&lt;/contributors&gt;&lt;added-date format="utc"&gt;1474958314&lt;/added-date&gt;&lt;ref-type name="Journal Article"&gt;17&lt;/ref-type&gt;&lt;dates&gt;&lt;year&gt;2001&lt;/year&gt;&lt;/dates&gt;&lt;rec-number&gt;1632&lt;/rec-number&gt;&lt;last-updated-date format="utc"&gt;1474972714&lt;/last-updated-date&gt;&lt;electronic-resource-num&gt;http://dx.doi.org/10.1016/S0065-2881(01)39009-0&lt;/electronic-resource-num&gt;&lt;volume&gt;39&lt;/volume&gt;&lt;/record&gt;&lt;/Cite&gt;&lt;/EndNote&gt;</w:instrText>
      </w:r>
      <w:r w:rsidR="0000538E">
        <w:rPr>
          <w:rFonts w:ascii="Trebuchet MS" w:hAnsi="Trebuchet MS"/>
          <w:sz w:val="20"/>
          <w:szCs w:val="20"/>
        </w:rPr>
        <w:fldChar w:fldCharType="separate"/>
      </w:r>
      <w:r w:rsidR="0000538E">
        <w:rPr>
          <w:rFonts w:ascii="Trebuchet MS" w:hAnsi="Trebuchet MS"/>
          <w:noProof/>
          <w:sz w:val="20"/>
          <w:szCs w:val="20"/>
        </w:rPr>
        <w:t>(2001)</w:t>
      </w:r>
      <w:r w:rsidR="0000538E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800D1F" w:rsidRDefault="00800D1F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E2: Greve,</w:t>
      </w:r>
      <w:r w:rsidR="008607DA">
        <w:rPr>
          <w:rFonts w:ascii="Trebuchet MS" w:hAnsi="Trebuchet MS"/>
          <w:sz w:val="20"/>
          <w:szCs w:val="20"/>
        </w:rPr>
        <w:t xml:space="preserve"> </w:t>
      </w:r>
      <w:r w:rsidR="008607DA">
        <w:rPr>
          <w:rFonts w:ascii="Trebuchet MS" w:hAnsi="Trebuchet MS"/>
          <w:sz w:val="20"/>
          <w:szCs w:val="20"/>
        </w:rPr>
        <w:fldChar w:fldCharType="begin"/>
      </w:r>
      <w:r w:rsidR="008607DA">
        <w:rPr>
          <w:rFonts w:ascii="Trebuchet MS" w:hAnsi="Trebuchet MS"/>
          <w:sz w:val="20"/>
          <w:szCs w:val="20"/>
        </w:rPr>
        <w:instrText xml:space="preserve"> ADDIN EN.CITE &lt;EndNote&gt;&lt;Cite ExcludeAuth="1"&gt;&lt;Author&gt;Greve&lt;/Author&gt;&lt;Year&gt;1967&lt;/Year&gt;&lt;IDText&gt;On the tube building of some Tanaidacea&lt;/IDText&gt;&lt;DisplayText&gt;(1967)&lt;/DisplayText&gt;&lt;record&gt;&lt;foreign-keys&gt;&lt;key app="EN" db-id="9aatdftridt5wue0f0nvawd95fedtp90w5ww"&gt;875&lt;/key&gt;&lt;/foreign-keys&gt;&lt;dates&gt;&lt;pub-dates&gt;&lt;date&gt;1967/09/10&lt;/date&gt;&lt;/pub-dates&gt;&lt;year&gt;1967&lt;/year&gt;&lt;/dates&gt;&lt;urls&gt;&lt;related-urls&gt;&lt;url&gt;http://dx.doi.org/10.1080/00364827.1967.10411090&lt;/url&gt;&lt;/related-urls&gt;&lt;/urls&gt;&lt;isbn&gt;0036-4827&lt;/isbn&gt;&lt;titles&gt;&lt;title&gt;On the tube building of some Tanaidacea&lt;/title&gt;&lt;secondary-title&gt;Sarsia&lt;/secondary-title&gt;&lt;/titles&gt;&lt;pages&gt;295-298&lt;/pages&gt;&lt;contributors&gt;&lt;authors&gt;&lt;author&gt;Greve, L.&lt;/author&gt;&lt;/authors&gt;&lt;/contributors&gt;&lt;added-date format="utc"&gt;1474958309&lt;/added-date&gt;&lt;ref-type name="Journal Article"&gt;17&lt;/ref-type&gt;&lt;rec-number&gt;1625&lt;/rec-number&gt;&lt;last-updated-date format="utc"&gt;1474972709&lt;/last-updated-date&gt;&lt;electronic-resource-num&gt;10.1080/00364827.1967.10411090&lt;/electronic-resource-num&gt;&lt;volume&gt;29&lt;/volume&gt;&lt;/record&gt;&lt;/Cite&gt;&lt;/EndNote&gt;</w:instrText>
      </w:r>
      <w:r w:rsidR="008607DA">
        <w:rPr>
          <w:rFonts w:ascii="Trebuchet MS" w:hAnsi="Trebuchet MS"/>
          <w:sz w:val="20"/>
          <w:szCs w:val="20"/>
        </w:rPr>
        <w:fldChar w:fldCharType="separate"/>
      </w:r>
      <w:r w:rsidR="008607DA">
        <w:rPr>
          <w:rFonts w:ascii="Trebuchet MS" w:hAnsi="Trebuchet MS"/>
          <w:noProof/>
          <w:sz w:val="20"/>
          <w:szCs w:val="20"/>
        </w:rPr>
        <w:t>(1967)</w:t>
      </w:r>
      <w:r w:rsidR="008607DA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800D1F" w:rsidRDefault="008A7F32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F2: Holdich and Jones,</w:t>
      </w:r>
      <w:r w:rsidR="008607DA">
        <w:rPr>
          <w:rFonts w:ascii="Trebuchet MS" w:hAnsi="Trebuchet MS"/>
          <w:sz w:val="20"/>
          <w:szCs w:val="20"/>
        </w:rPr>
        <w:t xml:space="preserve"> </w:t>
      </w:r>
      <w:r w:rsidR="008607DA">
        <w:rPr>
          <w:rFonts w:ascii="Trebuchet MS" w:hAnsi="Trebuchet MS"/>
          <w:sz w:val="20"/>
          <w:szCs w:val="20"/>
        </w:rPr>
        <w:fldChar w:fldCharType="begin"/>
      </w:r>
      <w:r w:rsidR="008607DA">
        <w:rPr>
          <w:rFonts w:ascii="Trebuchet MS" w:hAnsi="Trebuchet MS"/>
          <w:sz w:val="20"/>
          <w:szCs w:val="20"/>
        </w:rPr>
        <w:instrText xml:space="preserve"> ADDIN EN.CITE &lt;EndNote&gt;&lt;Cite ExcludeAuth="1"&gt;&lt;Author&gt;Holdich&lt;/Author&gt;&lt;Year&gt;1983&lt;/Year&gt;&lt;IDText&gt;The distribution and ecology of British shallow-water tanaid crustaceans (Peracarida, Tanaidacea)&lt;/IDText&gt;&lt;DisplayText&gt;(1983)&lt;/DisplayText&gt;&lt;record&gt;&lt;foreign-keys&gt;&lt;key app="EN" db-id="9aatdftridt5wue0f0nvawd95fedtp90w5ww"&gt;876&lt;/key&gt;&lt;/foreign-keys&gt;&lt;dates&gt;&lt;pub-dates&gt;&lt;date&gt;1983/04/01&lt;/date&gt;&lt;/pub-dates&gt;&lt;year&gt;1983&lt;/year&gt;&lt;/dates&gt;&lt;urls&gt;&lt;related-urls&gt;&lt;url&gt;http://dx.doi.org/10.1080/00222938300770141&lt;/url&gt;&lt;/related-urls&gt;&lt;/urls&gt;&lt;isbn&gt;0022-2933&lt;/isbn&gt;&lt;titles&gt;&lt;title&gt;The distribution and ecology of British shallow-water tanaid crustaceans (Peracarida, Tanaidacea)&lt;/title&gt;&lt;secondary-title&gt;Journal of Natural History&lt;/secondary-title&gt;&lt;/titles&gt;&lt;pages&gt;157-183&lt;/pages&gt;&lt;contributors&gt;&lt;authors&gt;&lt;author&gt;Holdich, D.M.&lt;/author&gt;&lt;author&gt;Jones, J.A.&lt;/author&gt;&lt;/authors&gt;&lt;/contributors&gt;&lt;added-date format="utc"&gt;1474958314&lt;/added-date&gt;&lt;ref-type name="Journal Article"&gt;17&lt;/ref-type&gt;&lt;rec-number&gt;1630&lt;/rec-number&gt;&lt;last-updated-date format="utc"&gt;1474972714&lt;/last-updated-date&gt;&lt;electronic-resource-num&gt;10.1080/00222938300770141&lt;/electronic-resource-num&gt;&lt;volume&gt;17&lt;/volume&gt;&lt;/record&gt;&lt;/Cite&gt;&lt;/EndNote&gt;</w:instrText>
      </w:r>
      <w:r w:rsidR="008607DA">
        <w:rPr>
          <w:rFonts w:ascii="Trebuchet MS" w:hAnsi="Trebuchet MS"/>
          <w:sz w:val="20"/>
          <w:szCs w:val="20"/>
        </w:rPr>
        <w:fldChar w:fldCharType="separate"/>
      </w:r>
      <w:r w:rsidR="008607DA">
        <w:rPr>
          <w:rFonts w:ascii="Trebuchet MS" w:hAnsi="Trebuchet MS"/>
          <w:noProof/>
          <w:sz w:val="20"/>
          <w:szCs w:val="20"/>
        </w:rPr>
        <w:t>(1983)</w:t>
      </w:r>
      <w:r w:rsidR="008607DA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145354" w:rsidRDefault="00145354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G2: Reidenauer and Thistle,</w:t>
      </w:r>
      <w:r w:rsidR="008607DA">
        <w:rPr>
          <w:rFonts w:ascii="Trebuchet MS" w:hAnsi="Trebuchet MS"/>
          <w:sz w:val="20"/>
          <w:szCs w:val="20"/>
        </w:rPr>
        <w:t xml:space="preserve"> </w:t>
      </w:r>
      <w:r w:rsidR="008607DA">
        <w:rPr>
          <w:rFonts w:ascii="Trebuchet MS" w:hAnsi="Trebuchet MS"/>
          <w:sz w:val="20"/>
          <w:szCs w:val="20"/>
        </w:rPr>
        <w:fldChar w:fldCharType="begin"/>
      </w:r>
      <w:r w:rsidR="008607DA">
        <w:rPr>
          <w:rFonts w:ascii="Trebuchet MS" w:hAnsi="Trebuchet MS"/>
          <w:sz w:val="20"/>
          <w:szCs w:val="20"/>
        </w:rPr>
        <w:instrText xml:space="preserve"> ADDIN EN.CITE &lt;EndNote&gt;&lt;Cite ExcludeAuth="1"&gt;&lt;Author&gt;Reidenauer&lt;/Author&gt;&lt;Year&gt;1985&lt;/Year&gt;&lt;IDText&gt;The tanaid fauna from a region of the deep north-atlantic where near-bottom current velocities are high&lt;/IDText&gt;&lt;DisplayText&gt;(1985)&lt;/DisplayText&gt;&lt;record&gt;&lt;foreign-keys&gt;&lt;key app="EN" db-id="9aatdftridt5wue0f0nvawd95fedtp90w5ww"&gt;877&lt;/key&gt;&lt;/foreign-keys&gt;&lt;isbn&gt;0399-1784&lt;/isbn&gt;&lt;titles&gt;&lt;title&gt;The tanaid fauna from a region of the deep north-atlantic where near-bottom current velocities are high&lt;/title&gt;&lt;secondary-title&gt;Oceanologica Acta&lt;/secondary-title&gt;&lt;/titles&gt;&lt;pages&gt;355-360&lt;/pages&gt;&lt;contributors&gt;&lt;authors&gt;&lt;author&gt;Reidenauer, J.A.&lt;/author&gt;&lt;author&gt;Thistle, D.&lt;/author&gt;&lt;/authors&gt;&lt;/contributors&gt;&lt;added-date format="utc"&gt;1474958336&lt;/added-date&gt;&lt;ref-type name="Journal Article"&gt;17&lt;/ref-type&gt;&lt;dates&gt;&lt;year&gt;1985&lt;/year&gt;&lt;/dates&gt;&lt;rec-number&gt;1638&lt;/rec-number&gt;&lt;last-updated-date format="utc"&gt;1474972736&lt;/last-updated-date&gt;&lt;volume&gt;8&lt;/volume&gt;&lt;/record&gt;&lt;/Cite&gt;&lt;/EndNote&gt;</w:instrText>
      </w:r>
      <w:r w:rsidR="008607DA">
        <w:rPr>
          <w:rFonts w:ascii="Trebuchet MS" w:hAnsi="Trebuchet MS"/>
          <w:sz w:val="20"/>
          <w:szCs w:val="20"/>
        </w:rPr>
        <w:fldChar w:fldCharType="separate"/>
      </w:r>
      <w:r w:rsidR="008607DA">
        <w:rPr>
          <w:rFonts w:ascii="Trebuchet MS" w:hAnsi="Trebuchet MS"/>
          <w:noProof/>
          <w:sz w:val="20"/>
          <w:szCs w:val="20"/>
        </w:rPr>
        <w:t>(1985)</w:t>
      </w:r>
      <w:r w:rsidR="008607DA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145354" w:rsidRDefault="00382300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H2: Thistle et al.</w:t>
      </w:r>
      <w:r w:rsidR="008607DA">
        <w:rPr>
          <w:rFonts w:ascii="Trebuchet MS" w:hAnsi="Trebuchet MS"/>
          <w:sz w:val="20"/>
          <w:szCs w:val="20"/>
        </w:rPr>
        <w:t xml:space="preserve"> </w:t>
      </w:r>
      <w:r w:rsidR="008607DA">
        <w:rPr>
          <w:rFonts w:ascii="Trebuchet MS" w:hAnsi="Trebuchet MS"/>
          <w:sz w:val="20"/>
          <w:szCs w:val="20"/>
        </w:rPr>
        <w:fldChar w:fldCharType="begin"/>
      </w:r>
      <w:r w:rsidR="008607DA">
        <w:rPr>
          <w:rFonts w:ascii="Trebuchet MS" w:hAnsi="Trebuchet MS"/>
          <w:sz w:val="20"/>
          <w:szCs w:val="20"/>
        </w:rPr>
        <w:instrText xml:space="preserve"> ADDIN EN.CITE &lt;EndNote&gt;&lt;Cite ExcludeAuth="1"&gt;&lt;Author&gt;Thistle&lt;/Author&gt;&lt;Year&gt;1985&lt;/Year&gt;&lt;IDText&gt;A deep-sea benthic community exposed to strong near-bottom currents on the Scotian Rise (western Atlantic)&lt;/IDText&gt;&lt;DisplayText&gt;(1985)&lt;/DisplayText&gt;&lt;record&gt;&lt;foreign-keys&gt;&lt;key app="EN" db-id="9aatdftridt5wue0f0nvawd95fedtp90w5ww"&gt;878&lt;/key&gt;&lt;/foreign-keys&gt;&lt;dates&gt;&lt;pub-dates&gt;&lt;date&gt;1985/08/01&lt;/date&gt;&lt;/pub-dates&gt;&lt;year&gt;1985&lt;/year&gt;&lt;/dates&gt;&lt;urls&gt;&lt;related-urls&gt;&lt;url&gt;http://www.sciencedirect.com/science/article/pii/0025322785900246&lt;/url&gt;&lt;/related-urls&gt;&lt;/urls&gt;&lt;isbn&gt;0025-3227&lt;/isbn&gt;&lt;titles&gt;&lt;title&gt;A deep-sea benthic community exposed to strong near-bottom currents on the Scotian Rise (western Atlantic)&lt;/title&gt;&lt;secondary-title&gt;Marine Geology&lt;/secondary-title&gt;&lt;/titles&gt;&lt;pages&gt;91-112&lt;/pages&gt;&lt;contributors&gt;&lt;authors&gt;&lt;author&gt;Thistle, D.&lt;/author&gt;&lt;author&gt;Yingst, J.Y.&lt;/author&gt;&lt;author&gt;Fauchald, K.&lt;/author&gt;&lt;/authors&gt;&lt;/contributors&gt;&lt;added-date format="utc"&gt;1474958346&lt;/added-date&gt;&lt;ref-type name="Journal Article"&gt;17&lt;/ref-type&gt;&lt;rec-number&gt;1644&lt;/rec-number&gt;&lt;last-updated-date format="utc"&gt;1474972746&lt;/last-updated-date&gt;&lt;electronic-resource-num&gt;http://dx.doi.org/10.1016/0025-3227(85)90024-6&lt;/electronic-resource-num&gt;&lt;volume&gt;66&lt;/volume&gt;&lt;/record&gt;&lt;/Cite&gt;&lt;/EndNote&gt;</w:instrText>
      </w:r>
      <w:r w:rsidR="008607DA">
        <w:rPr>
          <w:rFonts w:ascii="Trebuchet MS" w:hAnsi="Trebuchet MS"/>
          <w:sz w:val="20"/>
          <w:szCs w:val="20"/>
        </w:rPr>
        <w:fldChar w:fldCharType="separate"/>
      </w:r>
      <w:r w:rsidR="008607DA">
        <w:rPr>
          <w:rFonts w:ascii="Trebuchet MS" w:hAnsi="Trebuchet MS"/>
          <w:noProof/>
          <w:sz w:val="20"/>
          <w:szCs w:val="20"/>
        </w:rPr>
        <w:t>(1985)</w:t>
      </w:r>
      <w:r w:rsidR="008607DA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382300" w:rsidRDefault="009D43B3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lastRenderedPageBreak/>
        <w:t>I2: Holdich and Bird,</w:t>
      </w:r>
      <w:r w:rsidR="008607DA">
        <w:rPr>
          <w:rFonts w:ascii="Trebuchet MS" w:hAnsi="Trebuchet MS"/>
          <w:sz w:val="20"/>
          <w:szCs w:val="20"/>
        </w:rPr>
        <w:t xml:space="preserve"> </w:t>
      </w:r>
      <w:r w:rsidR="008607DA">
        <w:rPr>
          <w:rFonts w:ascii="Trebuchet MS" w:hAnsi="Trebuchet MS"/>
          <w:sz w:val="20"/>
          <w:szCs w:val="20"/>
        </w:rPr>
        <w:fldChar w:fldCharType="begin"/>
      </w:r>
      <w:r w:rsidR="008607DA">
        <w:rPr>
          <w:rFonts w:ascii="Trebuchet MS" w:hAnsi="Trebuchet MS"/>
          <w:sz w:val="20"/>
          <w:szCs w:val="20"/>
        </w:rPr>
        <w:instrText xml:space="preserve"> ADDIN EN.CITE &lt;EndNote&gt;&lt;Cite ExcludeAuth="1"&gt;&lt;Author&gt;Holdich&lt;/Author&gt;&lt;Year&gt;1986&lt;/Year&gt;&lt;IDText&gt;Tanaidacea (Crustacea) from sublittoral waters off West Scotland, including the description of two new genera&lt;/IDText&gt;&lt;DisplayText&gt;(1986)&lt;/DisplayText&gt;&lt;record&gt;&lt;foreign-keys&gt;&lt;key app="EN" db-id="9aatdftridt5wue0f0nvawd95fedtp90w5ww"&gt;879&lt;/key&gt;&lt;/foreign-keys&gt;&lt;dates&gt;&lt;pub-dates&gt;&lt;date&gt;1986/02/01&lt;/date&gt;&lt;/pub-dates&gt;&lt;year&gt;1986&lt;/year&gt;&lt;/dates&gt;&lt;urls&gt;&lt;related-urls&gt;&lt;url&gt;http://dx.doi.org/10.1080/00222938600770081&lt;/url&gt;&lt;/related-urls&gt;&lt;/urls&gt;&lt;isbn&gt;0022-2933&lt;/isbn&gt;&lt;titles&gt;&lt;title&gt;Tanaidacea (Crustacea) from sublittoral waters off West Scotland, including the description of two new genera&lt;/title&gt;&lt;secondary-title&gt;Journal of Natural History&lt;/secondary-title&gt;&lt;/titles&gt;&lt;pages&gt;79-100&lt;/pages&gt;&lt;contributors&gt;&lt;authors&gt;&lt;author&gt;Holdich, D.M.&lt;/author&gt;&lt;author&gt;Bird, G.J.&lt;/author&gt;&lt;/authors&gt;&lt;/contributors&gt;&lt;added-date format="utc"&gt;1474958314&lt;/added-date&gt;&lt;ref-type name="Journal Article"&gt;17&lt;/ref-type&gt;&lt;rec-number&gt;1629&lt;/rec-number&gt;&lt;last-updated-date format="utc"&gt;1474972714&lt;/last-updated-date&gt;&lt;electronic-resource-num&gt;10.1080/00222938600770081&lt;/electronic-resource-num&gt;&lt;volume&gt;20&lt;/volume&gt;&lt;/record&gt;&lt;/Cite&gt;&lt;/EndNote&gt;</w:instrText>
      </w:r>
      <w:r w:rsidR="008607DA">
        <w:rPr>
          <w:rFonts w:ascii="Trebuchet MS" w:hAnsi="Trebuchet MS"/>
          <w:sz w:val="20"/>
          <w:szCs w:val="20"/>
        </w:rPr>
        <w:fldChar w:fldCharType="separate"/>
      </w:r>
      <w:r w:rsidR="008607DA">
        <w:rPr>
          <w:rFonts w:ascii="Trebuchet MS" w:hAnsi="Trebuchet MS"/>
          <w:noProof/>
          <w:sz w:val="20"/>
          <w:szCs w:val="20"/>
        </w:rPr>
        <w:t>(1986)</w:t>
      </w:r>
      <w:r w:rsidR="008607DA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15014F" w:rsidRDefault="0015014F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 xml:space="preserve">J2: Buhl-Mortensen et al. </w:t>
      </w:r>
      <w:r w:rsidR="00924CA8">
        <w:rPr>
          <w:rFonts w:ascii="Trebuchet MS" w:hAnsi="Trebuchet MS"/>
          <w:sz w:val="20"/>
          <w:szCs w:val="20"/>
        </w:rPr>
        <w:fldChar w:fldCharType="begin"/>
      </w:r>
      <w:r w:rsidR="00924CA8">
        <w:rPr>
          <w:rFonts w:ascii="Trebuchet MS" w:hAnsi="Trebuchet MS"/>
          <w:sz w:val="20"/>
          <w:szCs w:val="20"/>
        </w:rPr>
        <w:instrText xml:space="preserve"> ADDIN EN.CITE &lt;EndNote&gt;&lt;Cite ExcludeAuth="1"&gt;&lt;Author&gt;Buhl-Mortensen&lt;/Author&gt;&lt;Year&gt;2016&lt;/Year&gt;&lt;IDText&gt;Behaviour and habitat of Neohela monstrosa (Boeck, 1861) (Amphipoda: Corophiida) in Norwegian Sea deep water&lt;/IDText&gt;&lt;DisplayText&gt;(2016)&lt;/DisplayText&gt;&lt;record&gt;&lt;foreign-keys&gt;&lt;key app="EN" db-id="9aatdftridt5wue0f0nvawd95fedtp90w5ww"&gt;880&lt;/key&gt;&lt;/foreign-keys&gt;&lt;dates&gt;&lt;pub-dates&gt;&lt;date&gt;2016/02/09&lt;/date&gt;&lt;/pub-dates&gt;&lt;year&gt;2016&lt;/year&gt;&lt;/dates&gt;&lt;urls&gt;&lt;related-urls&gt;&lt;url&gt;http://dx.doi.org/10.1080/00222933.2015.1062152&lt;/url&gt;&lt;/related-urls&gt;&lt;/urls&gt;&lt;isbn&gt;0022-2933&lt;/isbn&gt;&lt;titles&gt;&lt;title&gt;&lt;style font="default" size="100%"&gt;Behaviour and habitat of &lt;/style&gt;&lt;style face="italic" font="default" size="100%"&gt;Neohela monstrosa&lt;/style&gt;&lt;style font="default" size="100%"&gt; (Boeck, 1861) (Amphipoda: Corophiida) in Norwegian Sea deep water&lt;/style&gt;&lt;/title&gt;&lt;secondary-title&gt;Journal of Natural History&lt;/secondary-title&gt;&lt;/titles&gt;&lt;pages&gt;323-337&lt;/pages&gt;&lt;contributors&gt;&lt;authors&gt;&lt;author&gt;Buhl-Mortensen, L.&lt;/author&gt;&lt;author&gt;Tandberg, A.HS.&lt;/author&gt;&lt;author&gt;Buhl-Mortensen, P.&lt;/author&gt;&lt;author&gt;Gates, A.R.&lt;/author&gt;&lt;/authors&gt;&lt;/contributors&gt;&lt;added-date format="utc"&gt;1474958299&lt;/added-date&gt;&lt;ref-type name="Journal Article"&gt;17&lt;/ref-type&gt;&lt;rec-number&gt;1613&lt;/rec-number&gt;&lt;last-updated-date format="utc"&gt;1474972699&lt;/last-updated-date&gt;&lt;electronic-resource-num&gt;10.1080/00222933.2015.1062152&lt;/electronic-resource-num&gt;&lt;volume&gt;50&lt;/volume&gt;&lt;/record&gt;&lt;/Cite&gt;&lt;/EndNote&gt;</w:instrText>
      </w:r>
      <w:r w:rsidR="00924CA8">
        <w:rPr>
          <w:rFonts w:ascii="Trebuchet MS" w:hAnsi="Trebuchet MS"/>
          <w:sz w:val="20"/>
          <w:szCs w:val="20"/>
        </w:rPr>
        <w:fldChar w:fldCharType="separate"/>
      </w:r>
      <w:r w:rsidR="00924CA8">
        <w:rPr>
          <w:rFonts w:ascii="Trebuchet MS" w:hAnsi="Trebuchet MS"/>
          <w:noProof/>
          <w:sz w:val="20"/>
          <w:szCs w:val="20"/>
        </w:rPr>
        <w:t>(2016)</w:t>
      </w:r>
      <w:r w:rsidR="00924CA8">
        <w:rPr>
          <w:rFonts w:ascii="Trebuchet MS" w:hAnsi="Trebuchet MS"/>
          <w:sz w:val="20"/>
          <w:szCs w:val="20"/>
        </w:rPr>
        <w:fldChar w:fldCharType="end"/>
      </w:r>
      <w:r w:rsidR="00924CA8">
        <w:rPr>
          <w:rFonts w:ascii="Trebuchet MS" w:hAnsi="Trebuchet MS"/>
          <w:sz w:val="20"/>
          <w:szCs w:val="20"/>
        </w:rPr>
        <w:t>.</w:t>
      </w:r>
    </w:p>
    <w:p w:rsidR="0015014F" w:rsidRDefault="00A907E4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K2: Coleman,</w:t>
      </w:r>
      <w:r w:rsidR="00924CA8">
        <w:rPr>
          <w:rFonts w:ascii="Trebuchet MS" w:hAnsi="Trebuchet MS"/>
          <w:sz w:val="20"/>
          <w:szCs w:val="20"/>
        </w:rPr>
        <w:t xml:space="preserve"> </w:t>
      </w:r>
      <w:r w:rsidR="00924CA8">
        <w:rPr>
          <w:rFonts w:ascii="Trebuchet MS" w:hAnsi="Trebuchet MS"/>
          <w:sz w:val="20"/>
          <w:szCs w:val="20"/>
        </w:rPr>
        <w:fldChar w:fldCharType="begin"/>
      </w:r>
      <w:r w:rsidR="00924CA8">
        <w:rPr>
          <w:rFonts w:ascii="Trebuchet MS" w:hAnsi="Trebuchet MS"/>
          <w:sz w:val="20"/>
          <w:szCs w:val="20"/>
        </w:rPr>
        <w:instrText xml:space="preserve"> ADDIN EN.CITE &lt;EndNote&gt;&lt;Cite ExcludeAuth="1"&gt;&lt;Author&gt;Coleman&lt;/Author&gt;&lt;Year&gt;1989&lt;/Year&gt;&lt;IDText&gt;Burrowing, grooming, and feeding behaviour of Paraceradocus, an antarctic amphipod genus (Crustacea)&lt;/IDText&gt;&lt;DisplayText&gt;(1989)&lt;/DisplayText&gt;&lt;record&gt;&lt;foreign-keys&gt;&lt;key app="EN" db-id="9aatdftridt5wue0f0nvawd95fedtp90w5ww"&gt;881&lt;/key&gt;&lt;/foreign-keys&gt;&lt;urls&gt;&lt;related-urls&gt;&lt;url&gt;http://dx.doi.org/10.1007/BF00238289&lt;/url&gt;&lt;/related-urls&gt;&lt;/urls&gt;&lt;isbn&gt;1432-2056&lt;/isbn&gt;&lt;work-type&gt;journal article&lt;/work-type&gt;&lt;titles&gt;&lt;title&gt;&lt;style font="default" size="100%"&gt;Burrowing, grooming, and feeding behaviour of &lt;/style&gt;&lt;style face="italic" font="default" size="100%"&gt;Paraceradocus&lt;/style&gt;&lt;style font="default" size="100%"&gt;, an antarctic amphipod genus (Crustacea)&lt;/style&gt;&lt;/title&gt;&lt;secondary-title&gt;Polar Biology&lt;/secondary-title&gt;&lt;/titles&gt;&lt;pages&gt;43-48&lt;/pages&gt;&lt;contributors&gt;&lt;authors&gt;&lt;author&gt;Coleman, C.O.&lt;/author&gt;&lt;/authors&gt;&lt;/contributors&gt;&lt;added-date format="utc"&gt;1474958299&lt;/added-date&gt;&lt;ref-type name="Journal Article"&gt;17&lt;/ref-type&gt;&lt;dates&gt;&lt;year&gt;1989&lt;/year&gt;&lt;/dates&gt;&lt;rec-number&gt;1615&lt;/rec-number&gt;&lt;last-updated-date format="utc"&gt;1474972699&lt;/last-updated-date&gt;&lt;label&gt;Coleman1989&lt;/label&gt;&lt;electronic-resource-num&gt;10.1007/bf00238289&lt;/electronic-resource-num&gt;&lt;volume&gt;10&lt;/volume&gt;&lt;/record&gt;&lt;/Cite&gt;&lt;/EndNote&gt;</w:instrText>
      </w:r>
      <w:r w:rsidR="00924CA8">
        <w:rPr>
          <w:rFonts w:ascii="Trebuchet MS" w:hAnsi="Trebuchet MS"/>
          <w:sz w:val="20"/>
          <w:szCs w:val="20"/>
        </w:rPr>
        <w:fldChar w:fldCharType="separate"/>
      </w:r>
      <w:r w:rsidR="00924CA8">
        <w:rPr>
          <w:rFonts w:ascii="Trebuchet MS" w:hAnsi="Trebuchet MS"/>
          <w:noProof/>
          <w:sz w:val="20"/>
          <w:szCs w:val="20"/>
        </w:rPr>
        <w:t>(1989)</w:t>
      </w:r>
      <w:r w:rsidR="00924CA8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DB5B0E" w:rsidRDefault="00DB5B0E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L2: Barnard and Karaman,</w:t>
      </w:r>
      <w:r w:rsidR="00924CA8">
        <w:rPr>
          <w:rFonts w:ascii="Trebuchet MS" w:hAnsi="Trebuchet MS"/>
          <w:sz w:val="20"/>
          <w:szCs w:val="20"/>
        </w:rPr>
        <w:t xml:space="preserve"> </w:t>
      </w:r>
      <w:r w:rsidR="00924CA8">
        <w:rPr>
          <w:rFonts w:ascii="Trebuchet MS" w:hAnsi="Trebuchet MS"/>
          <w:sz w:val="20"/>
          <w:szCs w:val="20"/>
        </w:rPr>
        <w:fldChar w:fldCharType="begin">
          <w:fldData xml:space="preserve">PEVuZE5vdGU+PENpdGUgRXhjbHVkZUF1dGg9IjEiPjxBdXRob3I+QmFybmFyZDwvQXV0aG9yPjxZ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</w:fldData>
        </w:fldChar>
      </w:r>
      <w:r w:rsidR="00924CA8">
        <w:rPr>
          <w:rFonts w:ascii="Trebuchet MS" w:hAnsi="Trebuchet MS"/>
          <w:sz w:val="20"/>
          <w:szCs w:val="20"/>
        </w:rPr>
        <w:instrText xml:space="preserve"> ADDIN EN.CITE </w:instrText>
      </w:r>
      <w:r w:rsidR="00924CA8">
        <w:rPr>
          <w:rFonts w:ascii="Trebuchet MS" w:hAnsi="Trebuchet MS"/>
          <w:sz w:val="20"/>
          <w:szCs w:val="20"/>
        </w:rPr>
        <w:fldChar w:fldCharType="begin">
          <w:fldData xml:space="preserve">PEVuZE5vdGU+PENpdGUgRXhjbHVkZUF1dGg9IjEiPjxBdXRob3I+QmFybmFyZDwvQXV0aG9yPjxZ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</w:fldData>
        </w:fldChar>
      </w:r>
      <w:r w:rsidR="00924CA8">
        <w:rPr>
          <w:rFonts w:ascii="Trebuchet MS" w:hAnsi="Trebuchet MS"/>
          <w:sz w:val="20"/>
          <w:szCs w:val="20"/>
        </w:rPr>
        <w:instrText xml:space="preserve"> ADDIN EN.CITE.DATA </w:instrText>
      </w:r>
      <w:r w:rsidR="00924CA8">
        <w:rPr>
          <w:rFonts w:ascii="Trebuchet MS" w:hAnsi="Trebuchet MS"/>
          <w:sz w:val="20"/>
          <w:szCs w:val="20"/>
        </w:rPr>
      </w:r>
      <w:r w:rsidR="00924CA8">
        <w:rPr>
          <w:rFonts w:ascii="Trebuchet MS" w:hAnsi="Trebuchet MS"/>
          <w:sz w:val="20"/>
          <w:szCs w:val="20"/>
        </w:rPr>
        <w:fldChar w:fldCharType="end"/>
      </w:r>
      <w:r w:rsidR="00924CA8">
        <w:rPr>
          <w:rFonts w:ascii="Trebuchet MS" w:hAnsi="Trebuchet MS"/>
          <w:sz w:val="20"/>
          <w:szCs w:val="20"/>
        </w:rPr>
      </w:r>
      <w:r w:rsidR="00924CA8">
        <w:rPr>
          <w:rFonts w:ascii="Trebuchet MS" w:hAnsi="Trebuchet MS"/>
          <w:sz w:val="20"/>
          <w:szCs w:val="20"/>
        </w:rPr>
        <w:fldChar w:fldCharType="separate"/>
      </w:r>
      <w:r w:rsidR="00924CA8">
        <w:rPr>
          <w:rFonts w:ascii="Trebuchet MS" w:hAnsi="Trebuchet MS"/>
          <w:noProof/>
          <w:sz w:val="20"/>
          <w:szCs w:val="20"/>
        </w:rPr>
        <w:t>(1991a, 1991b)</w:t>
      </w:r>
      <w:r w:rsidR="00924CA8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121B24" w:rsidRDefault="00121B24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M2: Coleman,</w:t>
      </w:r>
      <w:r w:rsidR="00924CA8">
        <w:rPr>
          <w:rFonts w:ascii="Trebuchet MS" w:hAnsi="Trebuchet MS"/>
          <w:sz w:val="20"/>
          <w:szCs w:val="20"/>
        </w:rPr>
        <w:t xml:space="preserve"> </w:t>
      </w:r>
      <w:r w:rsidR="00924CA8">
        <w:rPr>
          <w:rFonts w:ascii="Trebuchet MS" w:hAnsi="Trebuchet MS"/>
          <w:sz w:val="20"/>
          <w:szCs w:val="20"/>
        </w:rPr>
        <w:fldChar w:fldCharType="begin"/>
      </w:r>
      <w:r w:rsidR="00924CA8">
        <w:rPr>
          <w:rFonts w:ascii="Trebuchet MS" w:hAnsi="Trebuchet MS"/>
          <w:sz w:val="20"/>
          <w:szCs w:val="20"/>
        </w:rPr>
        <w:instrText xml:space="preserve"> ADDIN EN.CITE &lt;EndNote&gt;&lt;Cite ExcludeAuth="1"&gt;&lt;Author&gt;Coleman&lt;/Author&gt;&lt;Year&gt;1998&lt;/Year&gt;&lt;IDText&gt;Amathillopsis charlottae n. sp., first record of Amathillopsidae (Crustacea, Amphipoda) from the Antarctic Ocean&lt;/IDText&gt;&lt;DisplayText&gt;(1998)&lt;/DisplayText&gt;&lt;record&gt;&lt;foreign-keys&gt;&lt;key app="EN" db-id="9aatdftridt5wue0f0nvawd95fedtp90w5ww"&gt;882&lt;/key&gt;&lt;/foreign-keys&gt;&lt;dates&gt;&lt;pub-dates&gt;&lt;date&gt;1998&lt;/date&gt;&lt;/pub-dates&gt;&lt;year&gt;1998&lt;/year&gt;&lt;/dates&gt;&lt;keywords&gt;&lt;keyword&gt;Crustacea&lt;/keyword&gt;&lt;keyword&gt;Amphipoda&lt;/keyword&gt;&lt;keyword&gt;Amathillopsis charlottae n. sp.&lt;/keyword&gt;&lt;keyword&gt;Antarctic&lt;/keyword&gt;&lt;/keywords&gt;&lt;urls&gt;&lt;related-urls&gt;&lt;url&gt;http://www.repository.naturalis.nl/record/505339&lt;/url&gt;&lt;/related-urls&gt;&lt;/urls&gt;&lt;isbn&gt;0165-9464&lt;/isbn&gt;&lt;titles&gt;&lt;title&gt;&lt;style face="italic" font="default" size="100%"&gt;Amathillopsis charlottae&lt;/style&gt;&lt;style font="default" size="100%"&gt; n. sp., first record of Amathillopsidae (Crustacea, Amphipoda) from the Antarctic Ocean&lt;/style&gt;&lt;/title&gt;&lt;secondary-title&gt;Bulletin Zoologisch Museum&lt;/secondary-title&gt;&lt;/titles&gt;&lt;pages&gt;25-31&lt;/pages&gt;&lt;contributors&gt;&lt;authors&gt;&lt;author&gt;Coleman, C.O.&lt;/author&gt;&lt;/authors&gt;&lt;/contributors&gt;&lt;added-date format="utc"&gt;1474958300&lt;/added-date&gt;&lt;ref-type name="Journal Article"&gt;17&lt;/ref-type&gt;&lt;rec-number&gt;1616&lt;/rec-number&gt;&lt;last-updated-date format="utc"&gt;1474972699&lt;/last-updated-date&gt;&lt;electronic-resource-num&gt;urn:nbn:nl:ui:19-505339&lt;/electronic-resource-num&gt;&lt;volume&gt;16&lt;/volume&gt;&lt;/record&gt;&lt;/Cite&gt;&lt;/EndNote&gt;</w:instrText>
      </w:r>
      <w:r w:rsidR="00924CA8">
        <w:rPr>
          <w:rFonts w:ascii="Trebuchet MS" w:hAnsi="Trebuchet MS"/>
          <w:sz w:val="20"/>
          <w:szCs w:val="20"/>
        </w:rPr>
        <w:fldChar w:fldCharType="separate"/>
      </w:r>
      <w:r w:rsidR="00924CA8">
        <w:rPr>
          <w:rFonts w:ascii="Trebuchet MS" w:hAnsi="Trebuchet MS"/>
          <w:noProof/>
          <w:sz w:val="20"/>
          <w:szCs w:val="20"/>
        </w:rPr>
        <w:t>(1998)</w:t>
      </w:r>
      <w:r w:rsidR="00924CA8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9D4769" w:rsidRDefault="009D4769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N2: Jones,</w:t>
      </w:r>
      <w:r w:rsidR="00924CA8">
        <w:rPr>
          <w:rFonts w:ascii="Trebuchet MS" w:hAnsi="Trebuchet MS"/>
          <w:sz w:val="20"/>
          <w:szCs w:val="20"/>
        </w:rPr>
        <w:t xml:space="preserve"> </w:t>
      </w:r>
      <w:r w:rsidR="00924CA8">
        <w:rPr>
          <w:rFonts w:ascii="Trebuchet MS" w:hAnsi="Trebuchet MS"/>
          <w:sz w:val="20"/>
          <w:szCs w:val="20"/>
        </w:rPr>
        <w:fldChar w:fldCharType="begin"/>
      </w:r>
      <w:r w:rsidR="00924CA8">
        <w:rPr>
          <w:rFonts w:ascii="Trebuchet MS" w:hAnsi="Trebuchet MS"/>
          <w:sz w:val="20"/>
          <w:szCs w:val="20"/>
        </w:rPr>
        <w:instrText xml:space="preserve"> ADDIN EN.CITE &lt;EndNote&gt;&lt;Cite ExcludeAuth="1"&gt;&lt;Author&gt;Jones&lt;/Author&gt;&lt;Year&gt;1948&lt;/Year&gt;&lt;IDText&gt;The ecology of the Amphipoda of the south of the Isle of Man&lt;/IDText&gt;&lt;DisplayText&gt;(1948)&lt;/DisplayText&gt;&lt;record&gt;&lt;foreign-keys&gt;&lt;key app="EN" db-id="9aatdftridt5wue0f0nvawd95fedtp90w5ww"&gt;883&lt;/key&gt;&lt;/foreign-keys&gt;&lt;dates&gt;&lt;pub-dates&gt;&lt;date&gt;2009/05/01&lt;/date&gt;&lt;/pub-dates&gt;&lt;year&gt;1948&lt;/year&gt;&lt;/dates&gt;&lt;urls&gt;&lt;related-urls&gt;&lt;url&gt;https://www.cambridge.org/core/article/ecology-of-the-amphipoda-of-the-south-of-the-isle-of-man/6333F5C5EA4794AF0E7FFB16894C700D&lt;/url&gt;&lt;/related-urls&gt;&lt;/urls&gt;&lt;titles&gt;&lt;title&gt;The ecology of the Amphipoda of the south of the Isle of Man&lt;/title&gt;&lt;secondary-title&gt;Journal of the Marine Biological Association of the United Kingdom&lt;/secondary-title&gt;&lt;/titles&gt;&lt;pages&gt;400-439&lt;/pages&gt;&lt;contributors&gt;&lt;authors&gt;&lt;author&gt;Jones, N.S.&lt;/author&gt;&lt;/authors&gt;&lt;/contributors&gt;&lt;added-date format="utc"&gt;1474958314&lt;/added-date&gt;&lt;ref-type name="Journal Article"&gt;17&lt;/ref-type&gt;&lt;rec-number&gt;1633&lt;/rec-number&gt;&lt;last-updated-date format="utc"&gt;1474972714&lt;/last-updated-date&gt;&lt;electronic-resource-num&gt;10.1017/s0025315400025455&lt;/electronic-resource-num&gt;&lt;volume&gt;27&lt;/volume&gt;&lt;/record&gt;&lt;/Cite&gt;&lt;/EndNote&gt;</w:instrText>
      </w:r>
      <w:r w:rsidR="00924CA8">
        <w:rPr>
          <w:rFonts w:ascii="Trebuchet MS" w:hAnsi="Trebuchet MS"/>
          <w:sz w:val="20"/>
          <w:szCs w:val="20"/>
        </w:rPr>
        <w:fldChar w:fldCharType="separate"/>
      </w:r>
      <w:r w:rsidR="00924CA8">
        <w:rPr>
          <w:rFonts w:ascii="Trebuchet MS" w:hAnsi="Trebuchet MS"/>
          <w:noProof/>
          <w:sz w:val="20"/>
          <w:szCs w:val="20"/>
        </w:rPr>
        <w:t>(1948)</w:t>
      </w:r>
      <w:r w:rsidR="00924CA8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9D4769" w:rsidRDefault="00DE5F21" w:rsidP="006F55B1">
      <w:pPr>
        <w:rPr>
          <w:rFonts w:ascii="Trebuchet MS" w:hAnsi="Trebuchet MS"/>
          <w:sz w:val="20"/>
          <w:szCs w:val="20"/>
        </w:rPr>
      </w:pPr>
      <w:r w:rsidRPr="009E2BA3">
        <w:rPr>
          <w:rFonts w:ascii="Trebuchet MS" w:hAnsi="Trebuchet MS"/>
          <w:sz w:val="20"/>
          <w:szCs w:val="20"/>
        </w:rPr>
        <w:t>O2: Poulin and Hamilton,</w:t>
      </w:r>
      <w:r w:rsidR="00924CA8">
        <w:rPr>
          <w:rFonts w:ascii="Trebuchet MS" w:hAnsi="Trebuchet MS"/>
          <w:sz w:val="20"/>
          <w:szCs w:val="20"/>
        </w:rPr>
        <w:t xml:space="preserve"> </w:t>
      </w:r>
      <w:r w:rsidR="00924CA8">
        <w:rPr>
          <w:rFonts w:ascii="Trebuchet MS" w:hAnsi="Trebuchet MS"/>
          <w:sz w:val="20"/>
          <w:szCs w:val="20"/>
        </w:rPr>
        <w:fldChar w:fldCharType="begin"/>
      </w:r>
      <w:r w:rsidR="00924CA8">
        <w:rPr>
          <w:rFonts w:ascii="Trebuchet MS" w:hAnsi="Trebuchet MS"/>
          <w:sz w:val="20"/>
          <w:szCs w:val="20"/>
        </w:rPr>
        <w:instrText xml:space="preserve"> ADDIN EN.CITE &lt;EndNote&gt;&lt;Cite ExcludeAuth="1"&gt;&lt;Author&gt;Poulin&lt;/Author&gt;&lt;Year&gt;1995&lt;/Year&gt;&lt;IDText&gt;Ecological determinants of body size and clutch size in amphipods: a comparative approach&lt;/IDText&gt;&lt;DisplayText&gt;(1995)&lt;/DisplayText&gt;&lt;record&gt;&lt;foreign-keys&gt;&lt;key app="EN" db-id="9aatdftridt5wue0f0nvawd95fedtp90w5ww"&gt;884&lt;/key&gt;&lt;/foreign-keys&gt;&lt;isbn&gt;0269-8463&lt;/isbn&gt;&lt;titles&gt;&lt;title&gt;Ecological determinants of body size and clutch size in amphipods: a comparative approach&lt;/title&gt;&lt;secondary-title&gt;Functional Ecology&lt;/secondary-title&gt;&lt;/titles&gt;&lt;pages&gt;364-370&lt;/pages&gt;&lt;contributors&gt;&lt;authors&gt;&lt;author&gt;Poulin, R.&lt;/author&gt;&lt;author&gt;Hamilton, W.J.&lt;/author&gt;&lt;/authors&gt;&lt;/contributors&gt;&lt;added-date format="utc"&gt;1474958330&lt;/added-date&gt;&lt;ref-type name="Journal Article"&gt;17&lt;/ref-type&gt;&lt;dates&gt;&lt;year&gt;1995&lt;/year&gt;&lt;/dates&gt;&lt;rec-number&gt;1666&lt;/rec-number&gt;&lt;last-updated-date format="utc"&gt;1474972730&lt;/last-updated-date&gt;&lt;volume&gt;9&lt;/volume&gt;&lt;/record&gt;&lt;/Cite&gt;&lt;/EndNote&gt;</w:instrText>
      </w:r>
      <w:r w:rsidR="00924CA8">
        <w:rPr>
          <w:rFonts w:ascii="Trebuchet MS" w:hAnsi="Trebuchet MS"/>
          <w:sz w:val="20"/>
          <w:szCs w:val="20"/>
        </w:rPr>
        <w:fldChar w:fldCharType="separate"/>
      </w:r>
      <w:r w:rsidR="00924CA8">
        <w:rPr>
          <w:rFonts w:ascii="Trebuchet MS" w:hAnsi="Trebuchet MS"/>
          <w:noProof/>
          <w:sz w:val="20"/>
          <w:szCs w:val="20"/>
        </w:rPr>
        <w:t>(1995)</w:t>
      </w:r>
      <w:r w:rsidR="00924CA8">
        <w:rPr>
          <w:rFonts w:ascii="Trebuchet MS" w:hAnsi="Trebuchet MS"/>
          <w:sz w:val="20"/>
          <w:szCs w:val="20"/>
        </w:rPr>
        <w:fldChar w:fldCharType="end"/>
      </w:r>
      <w:r w:rsidRPr="009E2BA3">
        <w:rPr>
          <w:rFonts w:ascii="Trebuchet MS" w:hAnsi="Trebuchet MS"/>
          <w:sz w:val="20"/>
          <w:szCs w:val="20"/>
        </w:rPr>
        <w:t>.</w:t>
      </w:r>
      <w:r w:rsidR="009E2BA3">
        <w:rPr>
          <w:rFonts w:ascii="Trebuchet MS" w:hAnsi="Trebuchet MS"/>
          <w:sz w:val="20"/>
          <w:szCs w:val="20"/>
        </w:rPr>
        <w:t xml:space="preserve"> </w:t>
      </w:r>
    </w:p>
    <w:p w:rsidR="00DE5F21" w:rsidRDefault="00B5640F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P2: Lincoln,</w:t>
      </w:r>
      <w:r w:rsidR="00924CA8">
        <w:rPr>
          <w:rFonts w:ascii="Trebuchet MS" w:hAnsi="Trebuchet MS"/>
          <w:sz w:val="20"/>
          <w:szCs w:val="20"/>
        </w:rPr>
        <w:t xml:space="preserve"> </w:t>
      </w:r>
      <w:r w:rsidR="00924CA8">
        <w:rPr>
          <w:rFonts w:ascii="Trebuchet MS" w:hAnsi="Trebuchet MS"/>
          <w:sz w:val="20"/>
          <w:szCs w:val="20"/>
        </w:rPr>
        <w:fldChar w:fldCharType="begin"/>
      </w:r>
      <w:r w:rsidR="00924CA8">
        <w:rPr>
          <w:rFonts w:ascii="Trebuchet MS" w:hAnsi="Trebuchet MS"/>
          <w:sz w:val="20"/>
          <w:szCs w:val="20"/>
        </w:rPr>
        <w:instrText xml:space="preserve"> ADDIN EN.CITE &lt;EndNote&gt;&lt;Cite ExcludeAuth="1"&gt;&lt;Author&gt;Lincoln&lt;/Author&gt;&lt;Year&gt;1979&lt;/Year&gt;&lt;IDText&gt;British marine amphipoda: Gammaridea&lt;/IDText&gt;&lt;DisplayText&gt;(1979)&lt;/DisplayText&gt;&lt;record&gt;&lt;foreign-keys&gt;&lt;key app="EN" db-id="9aatdftridt5wue0f0nvawd95fedtp90w5ww"&gt;885&lt;/key&gt;&lt;/foreign-keys&gt;&lt;isbn&gt;0565008188&lt;/isbn&gt;&lt;titles&gt;&lt;title&gt;British marine amphipoda: Gammaridea&lt;/title&gt;&lt;/titles&gt;&lt;number&gt;818&lt;/number&gt;&lt;contributors&gt;&lt;authors&gt;&lt;author&gt;Lincoln, R.J.&lt;/author&gt;&lt;/authors&gt;&lt;/contributors&gt;&lt;added-date format="utc"&gt;1474958320&lt;/added-date&gt;&lt;pub-location&gt;London, UK&lt;/pub-location&gt;&lt;ref-type name="Book"&gt;6&lt;/ref-type&gt;&lt;dates&gt;&lt;year&gt;1979&lt;/year&gt;&lt;/dates&gt;&lt;rec-number&gt;1663&lt;/rec-number&gt;&lt;publisher&gt;British Museum (Natural History)&lt;/publisher&gt;&lt;last-updated-date format="utc"&gt;1474972720&lt;/last-updated-date&gt;&lt;/record&gt;&lt;/Cite&gt;&lt;/EndNote&gt;</w:instrText>
      </w:r>
      <w:r w:rsidR="00924CA8">
        <w:rPr>
          <w:rFonts w:ascii="Trebuchet MS" w:hAnsi="Trebuchet MS"/>
          <w:sz w:val="20"/>
          <w:szCs w:val="20"/>
        </w:rPr>
        <w:fldChar w:fldCharType="separate"/>
      </w:r>
      <w:r w:rsidR="00924CA8">
        <w:rPr>
          <w:rFonts w:ascii="Trebuchet MS" w:hAnsi="Trebuchet MS"/>
          <w:noProof/>
          <w:sz w:val="20"/>
          <w:szCs w:val="20"/>
        </w:rPr>
        <w:t>(1979)</w:t>
      </w:r>
      <w:r w:rsidR="00924CA8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DD60C9" w:rsidRDefault="00DD60C9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Q2: Schultz,</w:t>
      </w:r>
      <w:r w:rsidR="00924CA8">
        <w:rPr>
          <w:rFonts w:ascii="Trebuchet MS" w:hAnsi="Trebuchet MS"/>
          <w:sz w:val="20"/>
          <w:szCs w:val="20"/>
        </w:rPr>
        <w:t xml:space="preserve"> </w:t>
      </w:r>
      <w:r w:rsidR="00924CA8">
        <w:rPr>
          <w:rFonts w:ascii="Trebuchet MS" w:hAnsi="Trebuchet MS"/>
          <w:sz w:val="20"/>
          <w:szCs w:val="20"/>
        </w:rPr>
        <w:fldChar w:fldCharType="begin"/>
      </w:r>
      <w:r w:rsidR="00924CA8">
        <w:rPr>
          <w:rFonts w:ascii="Trebuchet MS" w:hAnsi="Trebuchet MS"/>
          <w:sz w:val="20"/>
          <w:szCs w:val="20"/>
        </w:rPr>
        <w:instrText xml:space="preserve"> ADDIN EN.CITE &lt;EndNote&gt;&lt;Cite ExcludeAuth="1"&gt;&lt;Author&gt;Schultz&lt;/Author&gt;&lt;Year&gt;1969&lt;/Year&gt;&lt;IDText&gt;How to know the marine isopod crustaceans&lt;/IDText&gt;&lt;DisplayText&gt;(1969)&lt;/DisplayText&gt;&lt;record&gt;&lt;foreign-keys&gt;&lt;key app="EN" db-id="9aatdftridt5wue0f0nvawd95fedtp90w5ww"&gt;886&lt;/key&gt;&lt;/foreign-keys&gt;&lt;isbn&gt;0697048640&lt;/isbn&gt;&lt;titles&gt;&lt;title&gt;How to know the marine isopod crustaceans&lt;/title&gt;&lt;secondary-title&gt;Pictured key nature series&lt;/secondary-title&gt;&lt;/titles&gt;&lt;pages&gt;359&lt;/pages&gt;&lt;number&gt;595.3 S395M.&lt;/number&gt;&lt;contributors&gt;&lt;authors&gt;&lt;author&gt;Schultz, G.A.&lt;/author&gt;&lt;/authors&gt;&lt;/contributors&gt;&lt;added-date format="utc"&gt;1474958338&lt;/added-date&gt;&lt;pub-location&gt;Dubuque, USA&lt;/pub-location&gt;&lt;ref-type name="Book"&gt;6&lt;/ref-type&gt;&lt;dates&gt;&lt;year&gt;1969&lt;/year&gt;&lt;/dates&gt;&lt;rec-number&gt;1668&lt;/rec-number&gt;&lt;publisher&gt;WM. C. Brown Company Publishers&lt;/publisher&gt;&lt;last-updated-date format="utc"&gt;1474972738&lt;/last-updated-date&gt;&lt;/record&gt;&lt;/Cite&gt;&lt;/EndNote&gt;</w:instrText>
      </w:r>
      <w:r w:rsidR="00924CA8">
        <w:rPr>
          <w:rFonts w:ascii="Trebuchet MS" w:hAnsi="Trebuchet MS"/>
          <w:sz w:val="20"/>
          <w:szCs w:val="20"/>
        </w:rPr>
        <w:fldChar w:fldCharType="separate"/>
      </w:r>
      <w:r w:rsidR="00924CA8">
        <w:rPr>
          <w:rFonts w:ascii="Trebuchet MS" w:hAnsi="Trebuchet MS"/>
          <w:noProof/>
          <w:sz w:val="20"/>
          <w:szCs w:val="20"/>
        </w:rPr>
        <w:t>(1969)</w:t>
      </w:r>
      <w:r w:rsidR="00924CA8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750F0E" w:rsidRDefault="00924CA8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 xml:space="preserve">R2: Frutos et al. </w:t>
      </w:r>
      <w:r>
        <w:rPr>
          <w:rFonts w:ascii="Trebuchet MS" w:hAnsi="Trebuchet MS"/>
          <w:sz w:val="20"/>
          <w:szCs w:val="20"/>
        </w:rPr>
        <w:fldChar w:fldCharType="begin"/>
      </w:r>
      <w:r>
        <w:rPr>
          <w:rFonts w:ascii="Trebuchet MS" w:hAnsi="Trebuchet MS"/>
          <w:sz w:val="20"/>
          <w:szCs w:val="20"/>
        </w:rPr>
        <w:instrText xml:space="preserve"> ADDIN EN.CITE &lt;EndNote&gt;&lt;Cite ExcludeAuth="1"&gt;&lt;Author&gt;Frutos&lt;/Author&gt;&lt;Year&gt;2011&lt;/Year&gt;&lt;IDText&gt;The first blind Paranthura species (Crustacea, Isopoda, Paranthuridae) from the&amp;apos;El Cachucho&amp;apos;Marine Protected Area (Le Danois Bank, southern Bay of Biscay)&lt;/IDText&gt;&lt;DisplayText&gt;(2011)&lt;/DisplayText&gt;&lt;record&gt;&lt;foreign-keys&gt;&lt;key app="EN" db-id="9aatdftridt5wue0f0nvawd95fedtp90w5ww"&gt;887&lt;/key&gt;&lt;/foreign-keys&gt;&lt;titles&gt;&lt;title&gt;&lt;style font="default" size="100%"&gt;The first blind &lt;/style&gt;&lt;style face="italic" font="default" size="100%"&gt;Paranthura&lt;/style&gt;&lt;style font="default" size="100%"&gt; species (Crustacea, Isopoda, Paranthuridae) from the&amp;apos;El Cachucho&amp;apos;Marine Protected Area (Le Danois Bank, southern Bay of Biscay)&lt;/style&gt;&lt;/title&gt;&lt;secondary-title&gt;Zootaxa&lt;/secondary-title&gt;&lt;/titles&gt;&lt;pages&gt;17-32&lt;/pages&gt;&lt;contributors&gt;&lt;authors&gt;&lt;author&gt;Frutos, I.&lt;/author&gt;&lt;author&gt;Sorbe, J.C.&lt;/author&gt;&lt;author&gt;Junoy, J.&lt;/author&gt;&lt;/authors&gt;&lt;/contributors&gt;&lt;added-date format="utc"&gt;1474958307&lt;/added-date&gt;&lt;ref-type name="Journal Article"&gt;17&lt;/ref-type&gt;&lt;dates&gt;&lt;year&gt;2011&lt;/year&gt;&lt;/dates&gt;&lt;rec-number&gt;1656&lt;/rec-number&gt;&lt;last-updated-date format="utc"&gt;1474972707&lt;/last-updated-date&gt;&lt;volume&gt;2971&lt;/volume&gt;&lt;/record&gt;&lt;/Cite&gt;&lt;/EndNote&gt;</w:instrText>
      </w:r>
      <w:r>
        <w:rPr>
          <w:rFonts w:ascii="Trebuchet MS" w:hAnsi="Trebuchet MS"/>
          <w:sz w:val="20"/>
          <w:szCs w:val="20"/>
        </w:rPr>
        <w:fldChar w:fldCharType="separate"/>
      </w:r>
      <w:r>
        <w:rPr>
          <w:rFonts w:ascii="Trebuchet MS" w:hAnsi="Trebuchet MS"/>
          <w:noProof/>
          <w:sz w:val="20"/>
          <w:szCs w:val="20"/>
        </w:rPr>
        <w:t>(2011)</w:t>
      </w:r>
      <w:r>
        <w:rPr>
          <w:rFonts w:ascii="Trebuchet MS" w:hAnsi="Trebuchet MS"/>
          <w:sz w:val="20"/>
          <w:szCs w:val="20"/>
        </w:rPr>
        <w:fldChar w:fldCharType="end"/>
      </w:r>
      <w:r w:rsidR="00750F0E">
        <w:rPr>
          <w:rFonts w:ascii="Trebuchet MS" w:hAnsi="Trebuchet MS"/>
          <w:sz w:val="20"/>
          <w:szCs w:val="20"/>
        </w:rPr>
        <w:t>.</w:t>
      </w:r>
    </w:p>
    <w:p w:rsidR="00750F0E" w:rsidRDefault="00E65EC7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S2: Larsen,</w:t>
      </w:r>
      <w:r w:rsidR="00924CA8">
        <w:rPr>
          <w:rFonts w:ascii="Trebuchet MS" w:hAnsi="Trebuchet MS"/>
          <w:sz w:val="20"/>
          <w:szCs w:val="20"/>
        </w:rPr>
        <w:t xml:space="preserve"> </w:t>
      </w:r>
      <w:r w:rsidR="00924CA8">
        <w:rPr>
          <w:rFonts w:ascii="Trebuchet MS" w:hAnsi="Trebuchet MS"/>
          <w:sz w:val="20"/>
          <w:szCs w:val="20"/>
        </w:rPr>
        <w:fldChar w:fldCharType="begin"/>
      </w:r>
      <w:r w:rsidR="00924CA8">
        <w:rPr>
          <w:rFonts w:ascii="Trebuchet MS" w:hAnsi="Trebuchet MS"/>
          <w:sz w:val="20"/>
          <w:szCs w:val="20"/>
        </w:rPr>
        <w:instrText xml:space="preserve"> ADDIN EN.CITE &lt;EndNote&gt;&lt;Cite ExcludeAuth="1"&gt;&lt;Author&gt;Larsen&lt;/Author&gt;&lt;Year&gt;2007&lt;/Year&gt;&lt;IDText&gt;Family Agathotanaidae Lang, 1971a*&lt;/IDText&gt;&lt;DisplayText&gt;(2007)&lt;/DisplayText&gt;&lt;record&gt;&lt;foreign-keys&gt;&lt;key app="EN" db-id="9aatdftridt5wue0f0nvawd95fedtp90w5ww"&gt;888&lt;/key&gt;&lt;/foreign-keys&gt;&lt;titles&gt;&lt;title&gt;Family Agathotanaidae Lang, 1971a*&lt;/title&gt;&lt;secondary-title&gt;Zootaxa&lt;/secondary-title&gt;&lt;/titles&gt;&lt;pages&gt;41-60&lt;/pages&gt;&lt;contributors&gt;&lt;authors&gt;&lt;author&gt;Larsen, K.&lt;/author&gt;&lt;/authors&gt;&lt;/contributors&gt;&lt;added-date format="utc"&gt;1474958319&lt;/added-date&gt;&lt;ref-type name="Journal Article"&gt;17&lt;/ref-type&gt;&lt;dates&gt;&lt;year&gt;2007&lt;/year&gt;&lt;/dates&gt;&lt;rec-number&gt;1661&lt;/rec-number&gt;&lt;last-updated-date format="utc"&gt;1474972719&lt;/last-updated-date&gt;&lt;volume&gt;1599&lt;/volume&gt;&lt;/record&gt;&lt;/Cite&gt;&lt;/EndNote&gt;</w:instrText>
      </w:r>
      <w:r w:rsidR="00924CA8">
        <w:rPr>
          <w:rFonts w:ascii="Trebuchet MS" w:hAnsi="Trebuchet MS"/>
          <w:sz w:val="20"/>
          <w:szCs w:val="20"/>
        </w:rPr>
        <w:fldChar w:fldCharType="separate"/>
      </w:r>
      <w:r w:rsidR="00924CA8">
        <w:rPr>
          <w:rFonts w:ascii="Trebuchet MS" w:hAnsi="Trebuchet MS"/>
          <w:noProof/>
          <w:sz w:val="20"/>
          <w:szCs w:val="20"/>
        </w:rPr>
        <w:t>(2007)</w:t>
      </w:r>
      <w:r w:rsidR="00924CA8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8F33C8" w:rsidRDefault="008F33C8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T2: Larsen,</w:t>
      </w:r>
      <w:r w:rsidR="00924CA8">
        <w:rPr>
          <w:rFonts w:ascii="Trebuchet MS" w:hAnsi="Trebuchet MS"/>
          <w:sz w:val="20"/>
          <w:szCs w:val="20"/>
        </w:rPr>
        <w:t xml:space="preserve"> </w:t>
      </w:r>
      <w:r w:rsidR="00924CA8">
        <w:rPr>
          <w:rFonts w:ascii="Trebuchet MS" w:hAnsi="Trebuchet MS"/>
          <w:sz w:val="20"/>
          <w:szCs w:val="20"/>
        </w:rPr>
        <w:fldChar w:fldCharType="begin"/>
      </w:r>
      <w:r w:rsidR="00924CA8">
        <w:rPr>
          <w:rFonts w:ascii="Trebuchet MS" w:hAnsi="Trebuchet MS"/>
          <w:sz w:val="20"/>
          <w:szCs w:val="20"/>
        </w:rPr>
        <w:instrText xml:space="preserve"> ADDIN EN.CITE &lt;EndNote&gt;&lt;Cite ExcludeAuth="1"&gt;&lt;Author&gt;Larsen&lt;/Author&gt;&lt;Year&gt;2011&lt;/Year&gt;&lt;IDText&gt;Tanaidaceans (Crustacea) from the Central Pacific Manganese Nodule Province. I. The genera Collettea, Robustochelia and Tumidochelia&lt;/IDText&gt;&lt;DisplayText&gt;(2011)&lt;/DisplayText&gt;&lt;record&gt;&lt;foreign-keys&gt;&lt;key app="EN" db-id="9aatdftridt5wue0f0nvawd95fedtp90w5ww"&gt;889&lt;/key&gt;&lt;/foreign-keys&gt;&lt;urls&gt;&lt;related-urls&gt;&lt;url&gt;http://www.ncbi.nlm.nih.gov/pmc/articles/PMC3082997/&lt;/url&gt;&lt;/related-urls&gt;&lt;/urls&gt;&lt;isbn&gt;1313-2989&amp;#xD;1313-2970&lt;/isbn&gt;&lt;titles&gt;&lt;title&gt;&lt;style font="default" size="100%"&gt;Tanaidaceans (Crustacea) from the Central Pacific Manganese Nodule Province. I. The genera &lt;/style&gt;&lt;style face="italic" font="default" size="100%"&gt;Collettea&lt;/style&gt;&lt;style font="default" size="100%"&gt;, &lt;/style&gt;&lt;style face="italic" font="default" size="100%"&gt;Robustochelia&lt;/style&gt;&lt;style font="default" size="100%"&gt; and &lt;/style&gt;&lt;style face="italic" font="default" size="100%"&gt;Tumidochelia&lt;/style&gt;&lt;/title&gt;&lt;secondary-title&gt;ZooKeys&lt;/secondary-title&gt;&lt;/titles&gt;&lt;pages&gt;19-41&lt;/pages&gt;&lt;contributors&gt;&lt;authors&gt;&lt;author&gt;Larsen, K.&lt;/author&gt;&lt;/authors&gt;&lt;/contributors&gt;&lt;added-date format="utc"&gt;1474958319&lt;/added-date&gt;&lt;ref-type name="Journal Article"&gt;17&lt;/ref-type&gt;&lt;dates&gt;&lt;year&gt;2011&lt;/year&gt;&lt;/dates&gt;&lt;rec-number&gt;1662&lt;/rec-number&gt;&lt;last-updated-date format="utc"&gt;1474972719&lt;/last-updated-date&gt;&lt;accession-num&gt;PMC3082997&lt;/accession-num&gt;&lt;electronic-resource-num&gt;10.3897/zookeys.87.784&lt;/electronic-resource-num&gt;&lt;volume&gt;87&lt;/volume&gt;&lt;remote-database-name&gt;Pmc&lt;/remote-database-name&gt;&lt;/record&gt;&lt;/Cite&gt;&lt;/EndNote&gt;</w:instrText>
      </w:r>
      <w:r w:rsidR="00924CA8">
        <w:rPr>
          <w:rFonts w:ascii="Trebuchet MS" w:hAnsi="Trebuchet MS"/>
          <w:sz w:val="20"/>
          <w:szCs w:val="20"/>
        </w:rPr>
        <w:fldChar w:fldCharType="separate"/>
      </w:r>
      <w:r w:rsidR="00924CA8">
        <w:rPr>
          <w:rFonts w:ascii="Trebuchet MS" w:hAnsi="Trebuchet MS"/>
          <w:noProof/>
          <w:sz w:val="20"/>
          <w:szCs w:val="20"/>
        </w:rPr>
        <w:t>(2011)</w:t>
      </w:r>
      <w:r w:rsidR="00924CA8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E42EB4" w:rsidRDefault="00E42EB4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U2: Bird,</w:t>
      </w:r>
      <w:r w:rsidR="00924CA8">
        <w:rPr>
          <w:rFonts w:ascii="Trebuchet MS" w:hAnsi="Trebuchet MS"/>
          <w:sz w:val="20"/>
          <w:szCs w:val="20"/>
        </w:rPr>
        <w:t xml:space="preserve"> </w:t>
      </w:r>
      <w:r w:rsidR="00924CA8">
        <w:rPr>
          <w:rFonts w:ascii="Trebuchet MS" w:hAnsi="Trebuchet MS"/>
          <w:sz w:val="20"/>
          <w:szCs w:val="20"/>
        </w:rPr>
        <w:fldChar w:fldCharType="begin"/>
      </w:r>
      <w:r w:rsidR="00924CA8">
        <w:rPr>
          <w:rFonts w:ascii="Trebuchet MS" w:hAnsi="Trebuchet MS"/>
          <w:sz w:val="20"/>
          <w:szCs w:val="20"/>
        </w:rPr>
        <w:instrText xml:space="preserve"> ADDIN EN.CITE &lt;EndNote&gt;&lt;Cite ExcludeAuth="1"&gt;&lt;Author&gt;Bird&lt;/Author&gt;&lt;Year&gt;2007&lt;/Year&gt;&lt;IDText&gt;Families Anarthruridae Lang, 1971, Colletteidae Larsen &amp;amp; Wilson, 2002, and Leptognathiidae Sieg, 1976*&lt;/IDText&gt;&lt;DisplayText&gt;(2007)&lt;/DisplayText&gt;&lt;record&gt;&lt;foreign-keys&gt;&lt;key app="EN" db-id="9aatdftridt5wue0f0nvawd95fedtp90w5ww"&gt;890&lt;/key&gt;&lt;/foreign-keys&gt;&lt;titles&gt;&lt;title&gt;Families Anarthruridae Lang, 1971, Colletteidae Larsen &amp;amp; Wilson, 2002, and Leptognathiidae Sieg, 1976*&lt;/title&gt;&lt;secondary-title&gt;Zootaxa&lt;/secondary-title&gt;&lt;/titles&gt;&lt;pages&gt;61-85&lt;/pages&gt;&lt;contributors&gt;&lt;authors&gt;&lt;author&gt;Bird, G.J.&lt;/author&gt;&lt;/authors&gt;&lt;/contributors&gt;&lt;added-date format="utc"&gt;1474958294&lt;/added-date&gt;&lt;ref-type name="Journal Article"&gt;17&lt;/ref-type&gt;&lt;dates&gt;&lt;year&gt;2007&lt;/year&gt;&lt;/dates&gt;&lt;rec-number&gt;1648&lt;/rec-number&gt;&lt;last-updated-date format="utc"&gt;1474972694&lt;/last-updated-date&gt;&lt;volume&gt;1599&lt;/volume&gt;&lt;/record&gt;&lt;/Cite&gt;&lt;/EndNote&gt;</w:instrText>
      </w:r>
      <w:r w:rsidR="00924CA8">
        <w:rPr>
          <w:rFonts w:ascii="Trebuchet MS" w:hAnsi="Trebuchet MS"/>
          <w:sz w:val="20"/>
          <w:szCs w:val="20"/>
        </w:rPr>
        <w:fldChar w:fldCharType="separate"/>
      </w:r>
      <w:r w:rsidR="00924CA8">
        <w:rPr>
          <w:rFonts w:ascii="Trebuchet MS" w:hAnsi="Trebuchet MS"/>
          <w:noProof/>
          <w:sz w:val="20"/>
          <w:szCs w:val="20"/>
        </w:rPr>
        <w:t>(2007)</w:t>
      </w:r>
      <w:r w:rsidR="00924CA8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E42EB4" w:rsidRDefault="00783E6D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 xml:space="preserve">V2: McLelland, </w:t>
      </w:r>
      <w:r w:rsidR="00136558">
        <w:rPr>
          <w:rFonts w:ascii="Trebuchet MS" w:hAnsi="Trebuchet MS"/>
          <w:sz w:val="20"/>
          <w:szCs w:val="20"/>
        </w:rPr>
        <w:fldChar w:fldCharType="begin"/>
      </w:r>
      <w:r w:rsidR="00136558">
        <w:rPr>
          <w:rFonts w:ascii="Trebuchet MS" w:hAnsi="Trebuchet MS"/>
          <w:sz w:val="20"/>
          <w:szCs w:val="20"/>
        </w:rPr>
        <w:instrText xml:space="preserve"> ADDIN EN.CITE &lt;EndNote&gt;&lt;Cite ExcludeAuth="1"&gt;&lt;Author&gt;McLelland&lt;/Author&gt;&lt;Year&gt;2008&lt;/Year&gt;&lt;IDText&gt;A systematic and taxonomic review of the family Pseudotanaidae (Crustacea: Peracarida: Tanaidacea) based primarily on morphometric cladistic analyses&lt;/IDText&gt;&lt;DisplayText&gt;(2008)&lt;/DisplayText&gt;&lt;record&gt;&lt;foreign-keys&gt;&lt;key app="EN" db-id="9aatdftridt5wue0f0nvawd95fedtp90w5ww"&gt;891&lt;/key&gt;&lt;/foreign-keys&gt;&lt;dates&gt;&lt;pub-dates&gt;&lt;date&gt;May 2008&lt;/date&gt;&lt;/pub-dates&gt;&lt;year&gt;2008&lt;/year&gt;&lt;/dates&gt;&lt;titles&gt;&lt;title&gt;A systematic and taxonomic review of the family Pseudotanaidae (Crustacea: Peracarida: Tanaidacea) based primarily on morphometric cladistic analyses&lt;/title&gt;&lt;/titles&gt;&lt;pages&gt;254&lt;/pages&gt;&lt;number&gt;3326711&lt;/number&gt;&lt;contributors&gt;&lt;authors&gt;&lt;author&gt;McLelland, J.A.&lt;/author&gt;&lt;/authors&gt;&lt;/contributors&gt;&lt;added-date format="utc"&gt;1474958321&lt;/added-date&gt;&lt;ref-type name="Thesis"&gt;32&lt;/ref-type&gt;&lt;rec-number&gt;1664&lt;/rec-number&gt;&lt;publisher&gt;University of Southern Mississippi&lt;/publisher&gt;&lt;last-updated-date format="utc"&gt;1474972721&lt;/last-updated-date&gt;&lt;volume&gt;Doctor of Philosophy&lt;/volume&gt;&lt;/record&gt;&lt;/Cite&gt;&lt;/EndNote&gt;</w:instrText>
      </w:r>
      <w:r w:rsidR="00136558">
        <w:rPr>
          <w:rFonts w:ascii="Trebuchet MS" w:hAnsi="Trebuchet MS"/>
          <w:sz w:val="20"/>
          <w:szCs w:val="20"/>
        </w:rPr>
        <w:fldChar w:fldCharType="separate"/>
      </w:r>
      <w:r w:rsidR="00136558">
        <w:rPr>
          <w:rFonts w:ascii="Trebuchet MS" w:hAnsi="Trebuchet MS"/>
          <w:noProof/>
          <w:sz w:val="20"/>
          <w:szCs w:val="20"/>
        </w:rPr>
        <w:t>(2008)</w:t>
      </w:r>
      <w:r w:rsidR="00136558">
        <w:rPr>
          <w:rFonts w:ascii="Trebuchet MS" w:hAnsi="Trebuchet MS"/>
          <w:sz w:val="20"/>
          <w:szCs w:val="20"/>
        </w:rPr>
        <w:fldChar w:fldCharType="end"/>
      </w:r>
      <w:r w:rsidR="00136558">
        <w:rPr>
          <w:rFonts w:ascii="Trebuchet MS" w:hAnsi="Trebuchet MS"/>
          <w:sz w:val="20"/>
          <w:szCs w:val="20"/>
        </w:rPr>
        <w:t>.</w:t>
      </w:r>
    </w:p>
    <w:p w:rsidR="00783E6D" w:rsidRDefault="00477F94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W2: Guerrero Kommritz,</w:t>
      </w:r>
      <w:r w:rsidR="00136558">
        <w:rPr>
          <w:rFonts w:ascii="Trebuchet MS" w:hAnsi="Trebuchet MS"/>
          <w:sz w:val="20"/>
          <w:szCs w:val="20"/>
        </w:rPr>
        <w:t xml:space="preserve"> </w:t>
      </w:r>
      <w:r w:rsidR="00136558">
        <w:rPr>
          <w:rFonts w:ascii="Trebuchet MS" w:hAnsi="Trebuchet MS"/>
          <w:sz w:val="20"/>
          <w:szCs w:val="20"/>
        </w:rPr>
        <w:fldChar w:fldCharType="begin"/>
      </w:r>
      <w:r w:rsidR="00136558">
        <w:rPr>
          <w:rFonts w:ascii="Trebuchet MS" w:hAnsi="Trebuchet MS"/>
          <w:sz w:val="20"/>
          <w:szCs w:val="20"/>
        </w:rPr>
        <w:instrText xml:space="preserve"> ADDIN EN.CITE &lt;EndNote&gt;&lt;Cite ExcludeAuth="1"&gt;&lt;Author&gt;Guerrero Kommritz&lt;/Author&gt;&lt;Year&gt;2004&lt;/Year&gt;&lt;IDText&gt;Systematik, Phylogenie und Zoogeographie von Tiefsee-Tanaidacea (Crustacea, Malacostraca) des Atlantiks am Beispiel ausgewählter Taxa&lt;/IDText&gt;&lt;DisplayText&gt;(2004)&lt;/DisplayText&gt;&lt;record&gt;&lt;foreign-keys&gt;&lt;key app="EN" db-id="9aatdftridt5wue0f0nvawd95fedtp90w5ww"&gt;892&lt;/key&gt;&lt;/foreign-keys&gt;&lt;contributors&gt;&lt;tertiary-authors&gt;&lt;author&gt;Prof Angelika Brandt&lt;/author&gt;&lt;/tertiary-authors&gt;&lt;/contributors&gt;&lt;titles&gt;&lt;title&gt;Systematik, Phylogenie und Zoogeographie von Tiefsee-Tanaidacea (Crustacea, Malacostraca) des Atlantiks am Beispiel ausgewählter Taxa&lt;/title&gt;&lt;secondary-title&gt;Fachbereiches Biologie&lt;/secondary-title&gt;&lt;/titles&gt;&lt;pages&gt;258&lt;/pages&gt;&lt;contributors&gt;&lt;authors&gt;&lt;author&gt;Guerrero Kommritz, J.&lt;/author&gt;&lt;/authors&gt;&lt;/contributors&gt;&lt;added-date format="utc"&gt;1474958309&lt;/added-date&gt;&lt;pub-location&gt;Hamburg, Germany&lt;/pub-location&gt;&lt;ref-type name="Thesis"&gt;32&lt;/ref-type&gt;&lt;dates&gt;&lt;year&gt;2004&lt;/year&gt;&lt;/dates&gt;&lt;rec-number&gt;1657&lt;/rec-number&gt;&lt;publisher&gt;Universitat Hamburg&lt;/publisher&gt;&lt;last-updated-date format="utc"&gt;1474972709&lt;/last-updated-date&gt;&lt;volume&gt;PhD&lt;/volume&gt;&lt;/record&gt;&lt;/Cite&gt;&lt;/EndNote&gt;</w:instrText>
      </w:r>
      <w:r w:rsidR="00136558">
        <w:rPr>
          <w:rFonts w:ascii="Trebuchet MS" w:hAnsi="Trebuchet MS"/>
          <w:sz w:val="20"/>
          <w:szCs w:val="20"/>
        </w:rPr>
        <w:fldChar w:fldCharType="separate"/>
      </w:r>
      <w:r w:rsidR="00136558">
        <w:rPr>
          <w:rFonts w:ascii="Trebuchet MS" w:hAnsi="Trebuchet MS"/>
          <w:noProof/>
          <w:sz w:val="20"/>
          <w:szCs w:val="20"/>
        </w:rPr>
        <w:t>(2004)</w:t>
      </w:r>
      <w:r w:rsidR="00136558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477F94" w:rsidRDefault="00640411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X2: Blazewicz-Paszkowycz,</w:t>
      </w:r>
      <w:r w:rsidR="004D19A1">
        <w:rPr>
          <w:rFonts w:ascii="Trebuchet MS" w:hAnsi="Trebuchet MS"/>
          <w:sz w:val="20"/>
          <w:szCs w:val="20"/>
        </w:rPr>
        <w:t xml:space="preserve"> </w:t>
      </w:r>
      <w:r w:rsidR="004D19A1">
        <w:rPr>
          <w:rFonts w:ascii="Trebuchet MS" w:hAnsi="Trebuchet MS"/>
          <w:sz w:val="20"/>
          <w:szCs w:val="20"/>
        </w:rPr>
        <w:fldChar w:fldCharType="begin"/>
      </w:r>
      <w:r w:rsidR="004D19A1">
        <w:rPr>
          <w:rFonts w:ascii="Trebuchet MS" w:hAnsi="Trebuchet MS"/>
          <w:sz w:val="20"/>
          <w:szCs w:val="20"/>
        </w:rPr>
        <w:instrText xml:space="preserve"> ADDIN EN.CITE &lt;EndNote&gt;&lt;Cite ExcludeAuth="1"&gt;&lt;Author&gt;Błażewicz-Paszkowycz&lt;/Author&gt;&lt;Year&gt;2005&lt;/Year&gt;&lt;IDText&gt;N. Gen., N. Sp. (Tanaidacea: Tanaidomorpha) from Antarctic Abyssal Waters&lt;/IDText&gt;&lt;DisplayText&gt;(2005)&lt;/DisplayText&gt;&lt;record&gt;&lt;foreign-keys&gt;&lt;key app="EN" db-id="9aatdftridt5wue0f0nvawd95fedtp90w5ww"&gt;893&lt;/key&gt;&lt;/foreign-keys&gt;&lt;urls&gt;&lt;related-urls&gt;&lt;url&gt;http://booksandjournals.brillonline.com/content/journals/10.1651/c-2500&lt;/url&gt;&lt;/related-urls&gt;&lt;/urls&gt;&lt;titles&gt;&lt;title&gt;N. Gen., N. Sp. (Tanaidacea: Tanaidomorpha) from Antarctic Abyssal Waters&lt;/title&gt;&lt;secondary-title&gt;Journal of Crustacean Biology&lt;/secondary-title&gt;&lt;/titles&gt;&lt;pages&gt;75-80&lt;/pages&gt;&lt;contributors&gt;&lt;authors&gt;&lt;author&gt;Błażewicz-Paszkowycz, M.&lt;/author&gt;&lt;/authors&gt;&lt;/contributors&gt;&lt;added-date format="utc"&gt;1474958294&lt;/added-date&gt;&lt;ref-type name="Journal Article"&gt;17&lt;/ref-type&gt;&lt;dates&gt;&lt;year&gt;2005&lt;/year&gt;&lt;/dates&gt;&lt;rec-number&gt;1650&lt;/rec-number&gt;&lt;last-updated-date format="utc"&gt;1474972694&lt;/last-updated-date&gt;&lt;electronic-resource-num&gt;doi:http://dx.doi.org/10.1651/C-2500&lt;/electronic-resource-num&gt;&lt;volume&gt;25&lt;/volume&gt;&lt;/record&gt;&lt;/Cite&gt;&lt;/EndNote&gt;</w:instrText>
      </w:r>
      <w:r w:rsidR="004D19A1">
        <w:rPr>
          <w:rFonts w:ascii="Trebuchet MS" w:hAnsi="Trebuchet MS"/>
          <w:sz w:val="20"/>
          <w:szCs w:val="20"/>
        </w:rPr>
        <w:fldChar w:fldCharType="separate"/>
      </w:r>
      <w:r w:rsidR="004D19A1">
        <w:rPr>
          <w:rFonts w:ascii="Trebuchet MS" w:hAnsi="Trebuchet MS"/>
          <w:noProof/>
          <w:sz w:val="20"/>
          <w:szCs w:val="20"/>
        </w:rPr>
        <w:t>(2005)</w:t>
      </w:r>
      <w:r w:rsidR="004D19A1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640411" w:rsidRDefault="00B843B5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Y2: Gutu,</w:t>
      </w:r>
      <w:r w:rsidR="004D19A1">
        <w:rPr>
          <w:rFonts w:ascii="Trebuchet MS" w:hAnsi="Trebuchet MS"/>
          <w:sz w:val="20"/>
          <w:szCs w:val="20"/>
        </w:rPr>
        <w:t xml:space="preserve"> </w:t>
      </w:r>
      <w:r w:rsidR="004D19A1">
        <w:rPr>
          <w:rFonts w:ascii="Trebuchet MS" w:hAnsi="Trebuchet MS"/>
          <w:sz w:val="20"/>
          <w:szCs w:val="20"/>
        </w:rPr>
        <w:fldChar w:fldCharType="begin"/>
      </w:r>
      <w:r w:rsidR="004D19A1">
        <w:rPr>
          <w:rFonts w:ascii="Trebuchet MS" w:hAnsi="Trebuchet MS"/>
          <w:sz w:val="20"/>
          <w:szCs w:val="20"/>
        </w:rPr>
        <w:instrText xml:space="preserve"> ADDIN EN.CITE &lt;EndNote&gt;&lt;Cite ExcludeAuth="1"&gt;&lt;Author&gt;Gutu&lt;/Author&gt;&lt;Year&gt;1980&lt;/Year&gt;&lt;IDText&gt;Pseudosphyrapus, a new genus of a new family (Sphyrapidae) of Monokonophora (Crustacea, Tanaidacea)&lt;/IDText&gt;&lt;DisplayText&gt;(1980)&lt;/DisplayText&gt;&lt;record&gt;&lt;foreign-keys&gt;&lt;key app="EN" db-id="9aatdftridt5wue0f0nvawd95fedtp90w5ww"&gt;894&lt;/key&gt;&lt;/foreign-keys&gt;&lt;titles&gt;&lt;title&gt;&lt;style face="italic" font="default" size="100%"&gt;Pseudosphyrapus&lt;/style&gt;&lt;style font="default" size="100%"&gt;, a new genus of a new family (Sphyrapidae) of Monokonophora (Crustacea, Tanaidacea)&lt;/style&gt;&lt;/title&gt;&lt;secondary-title&gt;Travaux du Muséum National d’Histoire Naturelle Grigore Antipa&lt;/secondary-title&gt;&lt;/titles&gt;&lt;pages&gt;393-400&lt;/pages&gt;&lt;contributors&gt;&lt;authors&gt;&lt;author&gt;Gutu, M.&lt;/author&gt;&lt;/authors&gt;&lt;/contributors&gt;&lt;added-date format="utc"&gt;1474958309&lt;/added-date&gt;&lt;ref-type name="Journal Article"&gt;17&lt;/ref-type&gt;&lt;dates&gt;&lt;year&gt;1980&lt;/year&gt;&lt;/dates&gt;&lt;rec-number&gt;1658&lt;/rec-number&gt;&lt;last-updated-date format="utc"&gt;1474972709&lt;/last-updated-date&gt;&lt;volume&gt;22&lt;/volume&gt;&lt;/record&gt;&lt;/Cite&gt;&lt;/EndNote&gt;</w:instrText>
      </w:r>
      <w:r w:rsidR="004D19A1">
        <w:rPr>
          <w:rFonts w:ascii="Trebuchet MS" w:hAnsi="Trebuchet MS"/>
          <w:sz w:val="20"/>
          <w:szCs w:val="20"/>
        </w:rPr>
        <w:fldChar w:fldCharType="separate"/>
      </w:r>
      <w:r w:rsidR="004D19A1">
        <w:rPr>
          <w:rFonts w:ascii="Trebuchet MS" w:hAnsi="Trebuchet MS"/>
          <w:noProof/>
          <w:sz w:val="20"/>
          <w:szCs w:val="20"/>
        </w:rPr>
        <w:t>(1980)</w:t>
      </w:r>
      <w:r w:rsidR="004D19A1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A40CB0" w:rsidRDefault="00E56A83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Z2: Muradian-Ciamici</w:t>
      </w:r>
      <w:r w:rsidR="00A40CB0">
        <w:rPr>
          <w:rFonts w:ascii="Trebuchet MS" w:hAnsi="Trebuchet MS"/>
          <w:sz w:val="20"/>
          <w:szCs w:val="20"/>
        </w:rPr>
        <w:t>an,</w:t>
      </w:r>
      <w:r w:rsidR="004D19A1">
        <w:rPr>
          <w:rFonts w:ascii="Trebuchet MS" w:hAnsi="Trebuchet MS"/>
          <w:sz w:val="20"/>
          <w:szCs w:val="20"/>
        </w:rPr>
        <w:t xml:space="preserve"> </w:t>
      </w:r>
      <w:r w:rsidR="004D19A1">
        <w:rPr>
          <w:rFonts w:ascii="Trebuchet MS" w:hAnsi="Trebuchet MS"/>
          <w:sz w:val="20"/>
          <w:szCs w:val="20"/>
        </w:rPr>
        <w:fldChar w:fldCharType="begin"/>
      </w:r>
      <w:r w:rsidR="004D19A1">
        <w:rPr>
          <w:rFonts w:ascii="Trebuchet MS" w:hAnsi="Trebuchet MS"/>
          <w:sz w:val="20"/>
          <w:szCs w:val="20"/>
        </w:rPr>
        <w:instrText xml:space="preserve"> ADDIN EN.CITE &lt;EndNote&gt;&lt;Cite ExcludeAuth="1"&gt;&lt;Author&gt;Muradian-Ciamician&lt;/Author&gt;&lt;Year&gt;1980&lt;/Year&gt;&lt;IDText&gt;On some species belonging to the genus Campylaspis (Cumacea, Nannastacidae) from the collections of the Natural History Museum Grigore Antipa&lt;/IDText&gt;&lt;DisplayText&gt;(1980)&lt;/DisplayText&gt;&lt;record&gt;&lt;foreign-keys&gt;&lt;key app="EN" db-id="9aatdftridt5wue0f0nvawd95fedtp90w5ww"&gt;895&lt;/key&gt;&lt;/foreign-keys&gt;&lt;titles&gt;&lt;title&gt;&lt;style font="default" size="100%"&gt;On some species belonging to the genus &lt;/style&gt;&lt;style face="italic" font="default" size="100%"&gt;Campylaspis&lt;/style&gt;&lt;style font="default" size="100%"&gt; (Cumacea, Nannastacidae) from the collections of the Natural History Museum Grigore Antipa&lt;/style&gt;&lt;/title&gt;&lt;secondary-title&gt;Travaux du Muséum d’Histoire Naturelle Grigore Antipa&lt;/secondary-title&gt;&lt;/titles&gt;&lt;pages&gt;73-88&lt;/pages&gt;&lt;contributors&gt;&lt;authors&gt;&lt;author&gt;Muradian-Ciamician, Z.&lt;/author&gt;&lt;/authors&gt;&lt;/contributors&gt;&lt;added-date format="utc"&gt;1474958328&lt;/added-date&gt;&lt;ref-type name="Journal Article"&gt;17&lt;/ref-type&gt;&lt;dates&gt;&lt;year&gt;1980&lt;/year&gt;&lt;/dates&gt;&lt;rec-number&gt;1665&lt;/rec-number&gt;&lt;last-updated-date format="utc"&gt;1474972728&lt;/last-updated-date&gt;&lt;volume&gt;21&lt;/volume&gt;&lt;/record&gt;&lt;/Cite&gt;&lt;/EndNote&gt;</w:instrText>
      </w:r>
      <w:r w:rsidR="004D19A1">
        <w:rPr>
          <w:rFonts w:ascii="Trebuchet MS" w:hAnsi="Trebuchet MS"/>
          <w:sz w:val="20"/>
          <w:szCs w:val="20"/>
        </w:rPr>
        <w:fldChar w:fldCharType="separate"/>
      </w:r>
      <w:r w:rsidR="004D19A1">
        <w:rPr>
          <w:rFonts w:ascii="Trebuchet MS" w:hAnsi="Trebuchet MS"/>
          <w:noProof/>
          <w:sz w:val="20"/>
          <w:szCs w:val="20"/>
        </w:rPr>
        <w:t>(1980)</w:t>
      </w:r>
      <w:r w:rsidR="004D19A1">
        <w:rPr>
          <w:rFonts w:ascii="Trebuchet MS" w:hAnsi="Trebuchet MS"/>
          <w:sz w:val="20"/>
          <w:szCs w:val="20"/>
        </w:rPr>
        <w:fldChar w:fldCharType="end"/>
      </w:r>
      <w:r w:rsidR="00A40CB0">
        <w:rPr>
          <w:rFonts w:ascii="Trebuchet MS" w:hAnsi="Trebuchet MS"/>
          <w:sz w:val="20"/>
          <w:szCs w:val="20"/>
        </w:rPr>
        <w:t>.</w:t>
      </w:r>
    </w:p>
    <w:p w:rsidR="006754E1" w:rsidRDefault="006754E1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A3: Ariyama,</w:t>
      </w:r>
      <w:r w:rsidR="004D19A1">
        <w:rPr>
          <w:rFonts w:ascii="Trebuchet MS" w:hAnsi="Trebuchet MS"/>
          <w:sz w:val="20"/>
          <w:szCs w:val="20"/>
        </w:rPr>
        <w:t xml:space="preserve"> </w:t>
      </w:r>
      <w:r w:rsidR="004D19A1">
        <w:rPr>
          <w:rFonts w:ascii="Trebuchet MS" w:hAnsi="Trebuchet MS"/>
          <w:sz w:val="20"/>
          <w:szCs w:val="20"/>
        </w:rPr>
        <w:fldChar w:fldCharType="begin"/>
      </w:r>
      <w:r w:rsidR="004D19A1">
        <w:rPr>
          <w:rFonts w:ascii="Trebuchet MS" w:hAnsi="Trebuchet MS"/>
          <w:sz w:val="20"/>
          <w:szCs w:val="20"/>
        </w:rPr>
        <w:instrText xml:space="preserve"> ADDIN EN.CITE &lt;EndNote&gt;&lt;Cite ExcludeAuth="1"&gt;&lt;Author&gt;Ariyama&lt;/Author&gt;&lt;Year&gt;1996&lt;/Year&gt;&lt;IDText&gt;Four species of the genus Grandidierella (Crustacea: Amphipoda: Aoridae) from Osaka Bay and the northern part of the Kii Channel, central Japan&lt;/IDText&gt;&lt;DisplayText&gt;(1996)&lt;/DisplayText&gt;&lt;record&gt;&lt;foreign-keys&gt;&lt;key app="EN" db-id="9aatdftridt5wue0f0nvawd95fedtp90w5ww"&gt;896&lt;/key&gt;&lt;/foreign-keys&gt;&lt;isbn&gt;0037-2870&lt;/isbn&gt;&lt;titles&gt;&lt;title&gt;&lt;style font="default" size="100%"&gt;Four species of the genus &lt;/style&gt;&lt;style face="italic" font="default" size="100%"&gt;Grandidierella&lt;/style&gt;&lt;style font="default" size="100%"&gt; (Crustacea: Amphipoda: Aoridae) from Osaka Bay and the northern part of the Kii Channel, central Japan&lt;/style&gt;&lt;/title&gt;&lt;secondary-title&gt;Publications of the Seto Marine Biological Laboratory&lt;/secondary-title&gt;&lt;/titles&gt;&lt;pages&gt;167-191&lt;/pages&gt;&lt;contributors&gt;&lt;authors&gt;&lt;author&gt;Ariyama, H.&lt;/author&gt;&lt;/authors&gt;&lt;/contributors&gt;&lt;added-date format="utc"&gt;1474958294&lt;/added-date&gt;&lt;ref-type name="Journal Article"&gt;17&lt;/ref-type&gt;&lt;dates&gt;&lt;year&gt;1996&lt;/year&gt;&lt;/dates&gt;&lt;rec-number&gt;1647&lt;/rec-number&gt;&lt;last-updated-date format="utc"&gt;1474972694&lt;/last-updated-date&gt;&lt;volume&gt;37&lt;/volume&gt;&lt;/record&gt;&lt;/Cite&gt;&lt;/EndNote&gt;</w:instrText>
      </w:r>
      <w:r w:rsidR="004D19A1">
        <w:rPr>
          <w:rFonts w:ascii="Trebuchet MS" w:hAnsi="Trebuchet MS"/>
          <w:sz w:val="20"/>
          <w:szCs w:val="20"/>
        </w:rPr>
        <w:fldChar w:fldCharType="separate"/>
      </w:r>
      <w:r w:rsidR="004D19A1">
        <w:rPr>
          <w:rFonts w:ascii="Trebuchet MS" w:hAnsi="Trebuchet MS"/>
          <w:noProof/>
          <w:sz w:val="20"/>
          <w:szCs w:val="20"/>
        </w:rPr>
        <w:t>(1996)</w:t>
      </w:r>
      <w:r w:rsidR="004D19A1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E56F71" w:rsidRDefault="00E56F71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B3: Kim and Lee,</w:t>
      </w:r>
      <w:r w:rsidR="004D19A1">
        <w:rPr>
          <w:rFonts w:ascii="Trebuchet MS" w:hAnsi="Trebuchet MS"/>
          <w:sz w:val="20"/>
          <w:szCs w:val="20"/>
        </w:rPr>
        <w:t xml:space="preserve"> </w:t>
      </w:r>
      <w:r w:rsidR="004D19A1">
        <w:rPr>
          <w:rFonts w:ascii="Trebuchet MS" w:hAnsi="Trebuchet MS"/>
          <w:sz w:val="20"/>
          <w:szCs w:val="20"/>
        </w:rPr>
        <w:fldChar w:fldCharType="begin"/>
      </w:r>
      <w:r w:rsidR="004D19A1">
        <w:rPr>
          <w:rFonts w:ascii="Trebuchet MS" w:hAnsi="Trebuchet MS"/>
          <w:sz w:val="20"/>
          <w:szCs w:val="20"/>
        </w:rPr>
        <w:instrText xml:space="preserve"> ADDIN EN.CITE &lt;EndNote&gt;&lt;Cite ExcludeAuth="1"&gt;&lt;Author&gt;Kim&lt;/Author&gt;&lt;Year&gt;2010&lt;/Year&gt;&lt;IDText&gt;Gammaropsis utinomii New to Korea (Crustacea: Amphipoda: Photidae)&lt;/IDText&gt;&lt;DisplayText&gt;(2010)&lt;/DisplayText&gt;&lt;record&gt;&lt;foreign-keys&gt;&lt;key app="EN" db-id="9aatdftridt5wue0f0nvawd95fedtp90w5ww"&gt;897&lt;/key&gt;&lt;/foreign-keys&gt;&lt;isbn&gt;2234-6953&lt;/isbn&gt;&lt;titles&gt;&lt;title&gt;&lt;style face="italic" font="default" size="100%"&gt;Gammaropsis utinomii&lt;/style&gt;&lt;style font="default" size="100%"&gt; New to Korea (Crustacea: Amphipoda: Photidae)&lt;/style&gt;&lt;/title&gt;&lt;secondary-title&gt;Animal Systematics, Evolution and Diversity&lt;/secondary-title&gt;&lt;/titles&gt;&lt;pages&gt;165-170&lt;/pages&gt;&lt;contributors&gt;&lt;authors&gt;&lt;author&gt;Kim, Y-H.&lt;/author&gt;&lt;author&gt;Lee, K-S.&lt;/author&gt;&lt;/authors&gt;&lt;/contributors&gt;&lt;added-date format="utc"&gt;1474958315&lt;/added-date&gt;&lt;ref-type name="Journal Article"&gt;17&lt;/ref-type&gt;&lt;dates&gt;&lt;year&gt;2010&lt;/year&gt;&lt;/dates&gt;&lt;rec-number&gt;1660&lt;/rec-number&gt;&lt;last-updated-date format="utc"&gt;1474972715&lt;/last-updated-date&gt;&lt;volume&gt;26&lt;/volume&gt;&lt;/record&gt;&lt;/Cite&gt;&lt;/EndNote&gt;</w:instrText>
      </w:r>
      <w:r w:rsidR="004D19A1">
        <w:rPr>
          <w:rFonts w:ascii="Trebuchet MS" w:hAnsi="Trebuchet MS"/>
          <w:sz w:val="20"/>
          <w:szCs w:val="20"/>
        </w:rPr>
        <w:fldChar w:fldCharType="separate"/>
      </w:r>
      <w:r w:rsidR="004D19A1">
        <w:rPr>
          <w:rFonts w:ascii="Trebuchet MS" w:hAnsi="Trebuchet MS"/>
          <w:noProof/>
          <w:sz w:val="20"/>
          <w:szCs w:val="20"/>
        </w:rPr>
        <w:t>(2010)</w:t>
      </w:r>
      <w:r w:rsidR="004D19A1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8145D6" w:rsidRDefault="008145D6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C3: Bird and Holdich,</w:t>
      </w:r>
      <w:r w:rsidR="004D19A1">
        <w:rPr>
          <w:rFonts w:ascii="Trebuchet MS" w:hAnsi="Trebuchet MS"/>
          <w:sz w:val="20"/>
          <w:szCs w:val="20"/>
        </w:rPr>
        <w:t xml:space="preserve"> </w:t>
      </w:r>
      <w:r w:rsidR="004D19A1">
        <w:rPr>
          <w:rFonts w:ascii="Trebuchet MS" w:hAnsi="Trebuchet MS"/>
          <w:sz w:val="20"/>
          <w:szCs w:val="20"/>
        </w:rPr>
        <w:fldChar w:fldCharType="begin"/>
      </w:r>
      <w:r w:rsidR="004D19A1">
        <w:rPr>
          <w:rFonts w:ascii="Trebuchet MS" w:hAnsi="Trebuchet MS"/>
          <w:sz w:val="20"/>
          <w:szCs w:val="20"/>
        </w:rPr>
        <w:instrText xml:space="preserve"> ADDIN EN.CITE &lt;EndNote&gt;&lt;Cite ExcludeAuth="1"&gt;&lt;Author&gt;Bird&lt;/Author&gt;&lt;Year&gt;1988&lt;/Year&gt;&lt;IDText&gt;Deep-sea Tanaidacea (Crustacea) of the North-east Atlantic: the tribe Agathotanaini&lt;/IDText&gt;&lt;DisplayText&gt;(1988)&lt;/DisplayText&gt;&lt;record&gt;&lt;foreign-keys&gt;&lt;key app="EN" db-id="9aatdftridt5wue0f0nvawd95fedtp90w5ww"&gt;898&lt;/key&gt;&lt;/foreign-keys&gt;&lt;dates&gt;&lt;pub-dates&gt;&lt;date&gt;1988/12/01&lt;/date&gt;&lt;/pub-dates&gt;&lt;year&gt;1988&lt;/year&gt;&lt;/dates&gt;&lt;urls&gt;&lt;related-urls&gt;&lt;url&gt;http://dx.doi.org/10.1080/00222938800771001&lt;/url&gt;&lt;/related-urls&gt;&lt;/urls&gt;&lt;isbn&gt;0022-2933&lt;/isbn&gt;&lt;titles&gt;&lt;title&gt;Deep-sea Tanaidacea (Crustacea) of the North-east Atlantic: the tribe Agathotanaini&lt;/title&gt;&lt;secondary-title&gt;Journal of Natural History&lt;/secondary-title&gt;&lt;/titles&gt;&lt;pages&gt;1591-1621&lt;/pages&gt;&lt;contributors&gt;&lt;authors&gt;&lt;author&gt;Bird, G.J.&lt;/author&gt;&lt;author&gt;Holdich, D.M.&lt;/author&gt;&lt;/authors&gt;&lt;/contributors&gt;&lt;added-date format="utc"&gt;1474958294&lt;/added-date&gt;&lt;ref-type name="Journal Article"&gt;17&lt;/ref-type&gt;&lt;rec-number&gt;1649&lt;/rec-number&gt;&lt;last-updated-date format="utc"&gt;1474972694&lt;/last-updated-date&gt;&lt;electronic-resource-num&gt;10.1080/00222938800771001&lt;/electronic-resource-num&gt;&lt;volume&gt;22&lt;/volume&gt;&lt;/record&gt;&lt;/Cite&gt;&lt;/EndNote&gt;</w:instrText>
      </w:r>
      <w:r w:rsidR="004D19A1">
        <w:rPr>
          <w:rFonts w:ascii="Trebuchet MS" w:hAnsi="Trebuchet MS"/>
          <w:sz w:val="20"/>
          <w:szCs w:val="20"/>
        </w:rPr>
        <w:fldChar w:fldCharType="separate"/>
      </w:r>
      <w:r w:rsidR="004D19A1">
        <w:rPr>
          <w:rFonts w:ascii="Trebuchet MS" w:hAnsi="Trebuchet MS"/>
          <w:noProof/>
          <w:sz w:val="20"/>
          <w:szCs w:val="20"/>
        </w:rPr>
        <w:t>(1988)</w:t>
      </w:r>
      <w:r w:rsidR="004D19A1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140856" w:rsidRDefault="00140856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D3: Stoddart and Lowry,</w:t>
      </w:r>
      <w:r w:rsidR="004D19A1">
        <w:rPr>
          <w:rFonts w:ascii="Trebuchet MS" w:hAnsi="Trebuchet MS"/>
          <w:sz w:val="20"/>
          <w:szCs w:val="20"/>
        </w:rPr>
        <w:t xml:space="preserve"> </w:t>
      </w:r>
      <w:r w:rsidR="004D19A1">
        <w:rPr>
          <w:rFonts w:ascii="Trebuchet MS" w:hAnsi="Trebuchet MS"/>
          <w:sz w:val="20"/>
          <w:szCs w:val="20"/>
        </w:rPr>
        <w:fldChar w:fldCharType="begin"/>
      </w:r>
      <w:r w:rsidR="004D19A1">
        <w:rPr>
          <w:rFonts w:ascii="Trebuchet MS" w:hAnsi="Trebuchet MS"/>
          <w:sz w:val="20"/>
          <w:szCs w:val="20"/>
        </w:rPr>
        <w:instrText xml:space="preserve"> ADDIN EN.CITE &lt;EndNote&gt;&lt;Cite ExcludeAuth="1"&gt;&lt;Author&gt;Stoddart&lt;/Author&gt;&lt;Year&gt;2012&lt;/Year&gt;&lt;IDText&gt;Revision of the lysianassoid genera Acidostoma and Shackletonia (Crustacea: Amphipoda: Acidostomatidae fam. nov.)&lt;/IDText&gt;&lt;DisplayText&gt;(2012)&lt;/DisplayText&gt;&lt;record&gt;&lt;foreign-keys&gt;&lt;key app="EN" db-id="9aatdftridt5wue0f0nvawd95fedtp90w5ww"&gt;899&lt;/key&gt;&lt;/foreign-keys&gt;&lt;titles&gt;&lt;title&gt;&lt;style font="default" size="100%"&gt;Revision of the lysianassoid genera &lt;/style&gt;&lt;style face="italic" font="default" size="100%"&gt;Acidostoma&lt;/style&gt;&lt;style font="default" size="100%"&gt; and &lt;/style&gt;&lt;style face="italic" font="default" size="100%"&gt;Shackletonia&lt;/style&gt;&lt;style font="default" size="100%"&gt; (Crustacea: Amphipoda: Acidostomatidae fam. nov.)&lt;/style&gt;&lt;/title&gt;&lt;secondary-title&gt;Zootaxa&lt;/secondary-title&gt;&lt;/titles&gt;&lt;pages&gt;1-34&lt;/pages&gt;&lt;contributors&gt;&lt;authors&gt;&lt;author&gt;Stoddart, H.E.&lt;/author&gt;&lt;author&gt;Lowry, J.K.&lt;/author&gt;&lt;/authors&gt;&lt;/contributors&gt;&lt;added-date format="utc"&gt;1474958346&lt;/added-date&gt;&lt;ref-type name="Journal Article"&gt;17&lt;/ref-type&gt;&lt;dates&gt;&lt;year&gt;2012&lt;/year&gt;&lt;/dates&gt;&lt;rec-number&gt;1669&lt;/rec-number&gt;&lt;last-updated-date format="utc"&gt;1474972746&lt;/last-updated-date&gt;&lt;volume&gt;3307&lt;/volume&gt;&lt;/record&gt;&lt;/Cite&gt;&lt;/EndNote&gt;</w:instrText>
      </w:r>
      <w:r w:rsidR="004D19A1">
        <w:rPr>
          <w:rFonts w:ascii="Trebuchet MS" w:hAnsi="Trebuchet MS"/>
          <w:sz w:val="20"/>
          <w:szCs w:val="20"/>
        </w:rPr>
        <w:fldChar w:fldCharType="separate"/>
      </w:r>
      <w:r w:rsidR="004D19A1">
        <w:rPr>
          <w:rFonts w:ascii="Trebuchet MS" w:hAnsi="Trebuchet MS"/>
          <w:noProof/>
          <w:sz w:val="20"/>
          <w:szCs w:val="20"/>
        </w:rPr>
        <w:t>(2012)</w:t>
      </w:r>
      <w:r w:rsidR="004D19A1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86323D" w:rsidRDefault="0086323D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E3: Bousfield and Hendrycks,</w:t>
      </w:r>
      <w:r w:rsidR="00ED7D2E">
        <w:rPr>
          <w:rFonts w:ascii="Trebuchet MS" w:hAnsi="Trebuchet MS"/>
          <w:sz w:val="20"/>
          <w:szCs w:val="20"/>
        </w:rPr>
        <w:t xml:space="preserve"> </w:t>
      </w:r>
      <w:r w:rsidR="00ED7D2E">
        <w:rPr>
          <w:rFonts w:ascii="Trebuchet MS" w:hAnsi="Trebuchet MS"/>
          <w:sz w:val="20"/>
          <w:szCs w:val="20"/>
        </w:rPr>
        <w:fldChar w:fldCharType="begin"/>
      </w:r>
      <w:r w:rsidR="00ED7D2E">
        <w:rPr>
          <w:rFonts w:ascii="Trebuchet MS" w:hAnsi="Trebuchet MS"/>
          <w:sz w:val="20"/>
          <w:szCs w:val="20"/>
        </w:rPr>
        <w:instrText xml:space="preserve"> ADDIN EN.CITE &lt;EndNote&gt;&lt;Cite ExcludeAuth="1"&gt;&lt;Author&gt;Bousfield&lt;/Author&gt;&lt;Year&gt;1997&lt;/Year&gt;&lt;IDText&gt;The Amphipod Superfamily Eusiroidea in the North American Pacific Region. II. Family Calliopiiidae. Systematics and Distributional Ecology&lt;/IDText&gt;&lt;DisplayText&gt;(1997)&lt;/DisplayText&gt;&lt;record&gt;&lt;foreign-keys&gt;&lt;key app="EN" db-id="9aatdftridt5wue0f0nvawd95fedtp90w5ww"&gt;900&lt;/key&gt;&lt;/foreign-keys&gt;&lt;isbn&gt;1189-9905&lt;/isbn&gt;&lt;titles&gt;&lt;title&gt;The Amphipod Superfamily Eusiroidea in the North American Pacific Region. II. Family Calliopiiidae. Systematics and Distributional Ecology&lt;/title&gt;&lt;secondary-title&gt;Amphipacifica&lt;/secondary-title&gt;&lt;/titles&gt;&lt;pages&gt;3-66&lt;/pages&gt;&lt;contributors&gt;&lt;authors&gt;&lt;author&gt;Bousfield, E.L.&lt;/author&gt;&lt;author&gt;Hendrycks, E.A.&lt;/author&gt;&lt;/authors&gt;&lt;/contributors&gt;&lt;added-date format="utc"&gt;1474958294&lt;/added-date&gt;&lt;ref-type name="Journal Article"&gt;17&lt;/ref-type&gt;&lt;dates&gt;&lt;year&gt;1997&lt;/year&gt;&lt;/dates&gt;&lt;rec-number&gt;1653&lt;/rec-number&gt;&lt;last-updated-date format="utc"&gt;1474972694&lt;/last-updated-date&gt;&lt;volume&gt;2&lt;/volume&gt;&lt;/record&gt;&lt;/Cite&gt;&lt;/EndNote&gt;</w:instrText>
      </w:r>
      <w:r w:rsidR="00ED7D2E">
        <w:rPr>
          <w:rFonts w:ascii="Trebuchet MS" w:hAnsi="Trebuchet MS"/>
          <w:sz w:val="20"/>
          <w:szCs w:val="20"/>
        </w:rPr>
        <w:fldChar w:fldCharType="separate"/>
      </w:r>
      <w:r w:rsidR="00ED7D2E">
        <w:rPr>
          <w:rFonts w:ascii="Trebuchet MS" w:hAnsi="Trebuchet MS"/>
          <w:noProof/>
          <w:sz w:val="20"/>
          <w:szCs w:val="20"/>
        </w:rPr>
        <w:t>(1997)</w:t>
      </w:r>
      <w:r w:rsidR="00ED7D2E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86323D" w:rsidRDefault="00EC6D43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F3: White,</w:t>
      </w:r>
      <w:r w:rsidR="00ED7D2E">
        <w:rPr>
          <w:rFonts w:ascii="Trebuchet MS" w:hAnsi="Trebuchet MS"/>
          <w:sz w:val="20"/>
          <w:szCs w:val="20"/>
        </w:rPr>
        <w:t xml:space="preserve"> </w:t>
      </w:r>
      <w:r w:rsidR="00ED7D2E">
        <w:rPr>
          <w:rFonts w:ascii="Trebuchet MS" w:hAnsi="Trebuchet MS"/>
          <w:sz w:val="20"/>
          <w:szCs w:val="20"/>
        </w:rPr>
        <w:fldChar w:fldCharType="begin"/>
      </w:r>
      <w:r w:rsidR="00ED7D2E">
        <w:rPr>
          <w:rFonts w:ascii="Trebuchet MS" w:hAnsi="Trebuchet MS"/>
          <w:sz w:val="20"/>
          <w:szCs w:val="20"/>
        </w:rPr>
        <w:instrText xml:space="preserve"> ADDIN EN.CITE &lt;EndNote&gt;&lt;Cite ExcludeAuth="1"&gt;&lt;Author&gt;White&lt;/Author&gt;&lt;Year&gt;2011&lt;/Year&gt;&lt;IDText&gt;A taxonomic review of the Leucothoidae (Crustacea: Amphipoda)&lt;/IDText&gt;&lt;DisplayText&gt;(2011)&lt;/DisplayText&gt;&lt;record&gt;&lt;foreign-keys&gt;&lt;key app="EN" db-id="9aatdftridt5wue0f0nvawd95fedtp90w5ww"&gt;901&lt;/key&gt;&lt;/foreign-keys&gt;&lt;titles&gt;&lt;title&gt;A taxonomic review of the Leucothoidae (Crustacea: Amphipoda)&lt;/title&gt;&lt;secondary-title&gt;Zootaxa&lt;/secondary-title&gt;&lt;/titles&gt;&lt;pages&gt;1-113&lt;/pages&gt;&lt;contributors&gt;&lt;authors&gt;&lt;author&gt;White, K.N.&lt;/author&gt;&lt;/authors&gt;&lt;/contributors&gt;&lt;added-date format="utc"&gt;1474958347&lt;/added-date&gt;&lt;ref-type name="Journal Article"&gt;17&lt;/ref-type&gt;&lt;dates&gt;&lt;year&gt;2011&lt;/year&gt;&lt;/dates&gt;&lt;rec-number&gt;1671&lt;/rec-number&gt;&lt;last-updated-date format="utc"&gt;1474972747&lt;/last-updated-date&gt;&lt;volume&gt;3078&lt;/volume&gt;&lt;/record&gt;&lt;/Cite&gt;&lt;/EndNote&gt;</w:instrText>
      </w:r>
      <w:r w:rsidR="00ED7D2E">
        <w:rPr>
          <w:rFonts w:ascii="Trebuchet MS" w:hAnsi="Trebuchet MS"/>
          <w:sz w:val="20"/>
          <w:szCs w:val="20"/>
        </w:rPr>
        <w:fldChar w:fldCharType="separate"/>
      </w:r>
      <w:r w:rsidR="00ED7D2E">
        <w:rPr>
          <w:rFonts w:ascii="Trebuchet MS" w:hAnsi="Trebuchet MS"/>
          <w:noProof/>
          <w:sz w:val="20"/>
          <w:szCs w:val="20"/>
        </w:rPr>
        <w:t>(2011)</w:t>
      </w:r>
      <w:r w:rsidR="00ED7D2E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A7410F" w:rsidRDefault="00A7410F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G3: Tandberg et al.</w:t>
      </w:r>
      <w:r w:rsidR="00ED7D2E">
        <w:rPr>
          <w:rFonts w:ascii="Trebuchet MS" w:hAnsi="Trebuchet MS"/>
          <w:sz w:val="20"/>
          <w:szCs w:val="20"/>
        </w:rPr>
        <w:t xml:space="preserve"> </w:t>
      </w:r>
      <w:r w:rsidR="00ED7D2E">
        <w:rPr>
          <w:rFonts w:ascii="Trebuchet MS" w:hAnsi="Trebuchet MS"/>
          <w:sz w:val="20"/>
          <w:szCs w:val="20"/>
        </w:rPr>
        <w:fldChar w:fldCharType="begin"/>
      </w:r>
      <w:r w:rsidR="00ED7D2E">
        <w:rPr>
          <w:rFonts w:ascii="Trebuchet MS" w:hAnsi="Trebuchet MS"/>
          <w:sz w:val="20"/>
          <w:szCs w:val="20"/>
        </w:rPr>
        <w:instrText xml:space="preserve"> ADDIN EN.CITE &lt;EndNote&gt;&lt;Cite ExcludeAuth="1"&gt;&lt;Author&gt;Tandberg&lt;/Author&gt;&lt;Year&gt;2012&lt;/Year&gt;&lt;IDText&gt;Exitomelita sigynae gen. et sp. nov.: a new amphipod from the Arctic Loki Castle vent field with potential gill ectosymbionts&lt;/IDText&gt;&lt;DisplayText&gt;(2012)&lt;/DisplayText&gt;&lt;record&gt;&lt;foreign-keys&gt;&lt;key app="EN" db-id="9aatdftridt5wue0f0nvawd95fedtp90w5ww"&gt;902&lt;/key&gt;&lt;/foreign-keys&gt;&lt;urls&gt;&lt;related-urls&gt;&lt;url&gt;http://dx.doi.org/10.1007/s00300-011-1115-x&lt;/url&gt;&lt;/related-urls&gt;&lt;/urls&gt;&lt;isbn&gt;1432-2056&lt;/isbn&gt;&lt;work-type&gt;journal article&lt;/work-type&gt;&lt;titles&gt;&lt;title&gt;&lt;style face="italic" font="default" size="100%"&gt;Exitomelita sigynae&lt;/style&gt;&lt;style font="default" size="100%"&gt; gen. et sp. nov.: a new amphipod from the Arctic Loki Castle vent field with potential gill ectosymbionts&lt;/style&gt;&lt;/title&gt;&lt;secondary-title&gt;Polar Biology&lt;/secondary-title&gt;&lt;/titles&gt;&lt;pages&gt;705-716&lt;/pages&gt;&lt;contributors&gt;&lt;authors&gt;&lt;author&gt;Tandberg, A.H.&lt;/author&gt;&lt;author&gt;Rapp, H.T.&lt;/author&gt;&lt;author&gt;Schander, C.&lt;/author&gt;&lt;author&gt;Vader, W.&lt;/author&gt;&lt;author&gt;Sweetman, A.K.&lt;/author&gt;&lt;author&gt;Berge, J.&lt;/author&gt;&lt;/authors&gt;&lt;/contributors&gt;&lt;added-date format="utc"&gt;1474958346&lt;/added-date&gt;&lt;ref-type name="Journal Article"&gt;17&lt;/ref-type&gt;&lt;dates&gt;&lt;year&gt;2012&lt;/year&gt;&lt;/dates&gt;&lt;rec-number&gt;1670&lt;/rec-number&gt;&lt;last-updated-date format="utc"&gt;1474972746&lt;/last-updated-date&gt;&lt;label&gt;Tandberg2012&lt;/label&gt;&lt;electronic-resource-num&gt;10.1007/s00300-011-1115-x&lt;/electronic-resource-num&gt;&lt;volume&gt;35&lt;/volume&gt;&lt;/record&gt;&lt;/Cite&gt;&lt;/EndNote&gt;</w:instrText>
      </w:r>
      <w:r w:rsidR="00ED7D2E">
        <w:rPr>
          <w:rFonts w:ascii="Trebuchet MS" w:hAnsi="Trebuchet MS"/>
          <w:sz w:val="20"/>
          <w:szCs w:val="20"/>
        </w:rPr>
        <w:fldChar w:fldCharType="separate"/>
      </w:r>
      <w:r w:rsidR="00ED7D2E">
        <w:rPr>
          <w:rFonts w:ascii="Trebuchet MS" w:hAnsi="Trebuchet MS"/>
          <w:noProof/>
          <w:sz w:val="20"/>
          <w:szCs w:val="20"/>
        </w:rPr>
        <w:t>(2012)</w:t>
      </w:r>
      <w:r w:rsidR="00ED7D2E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A7410F" w:rsidRDefault="007938BC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H3: D’Udekem D’Acoz,</w:t>
      </w:r>
      <w:r w:rsidR="00ED7D2E">
        <w:rPr>
          <w:rFonts w:ascii="Trebuchet MS" w:hAnsi="Trebuchet MS"/>
          <w:sz w:val="20"/>
          <w:szCs w:val="20"/>
        </w:rPr>
        <w:t xml:space="preserve"> </w:t>
      </w:r>
      <w:r w:rsidR="00ED7D2E">
        <w:rPr>
          <w:rFonts w:ascii="Trebuchet MS" w:hAnsi="Trebuchet MS"/>
          <w:sz w:val="20"/>
          <w:szCs w:val="20"/>
        </w:rPr>
        <w:fldChar w:fldCharType="begin"/>
      </w:r>
      <w:r w:rsidR="00ED7D2E">
        <w:rPr>
          <w:rFonts w:ascii="Trebuchet MS" w:hAnsi="Trebuchet MS"/>
          <w:sz w:val="20"/>
          <w:szCs w:val="20"/>
        </w:rPr>
        <w:instrText xml:space="preserve"> ADDIN EN.CITE &lt;EndNote&gt;&lt;Cite ExcludeAuth="1"&gt;&lt;Author&gt;d&amp;apos;Udekem d&amp;apos;Acoz&lt;/Author&gt;&lt;Year&gt;2006&lt;/Year&gt;&lt;IDText&gt;On a new Melphidippa species from Svalbard (Amphipoda, Melphidippidae)&lt;/IDText&gt;&lt;DisplayText&gt;(2006)&lt;/DisplayText&gt;&lt;record&gt;&lt;foreign-keys&gt;&lt;key app="EN" db-id="9aatdftridt5wue0f0nvawd95fedtp90w5ww"&gt;903&lt;/key&gt;&lt;/foreign-keys&gt;&lt;urls&gt;&lt;related-urls&gt;&lt;url&gt;http://booksandjournals.brillonline.com/content/journals/10.1163/156854006777554839&lt;/url&gt;&lt;/related-urls&gt;&lt;/urls&gt;&lt;titles&gt;&lt;title&gt;&lt;style font="default" size="100%"&gt;On a new &lt;/style&gt;&lt;style face="italic" font="default" size="100%"&gt;Melphidippa&lt;/style&gt;&lt;style font="default" size="100%"&gt; species from Svalbard (Amphipoda, Melphidippidae)&lt;/style&gt;&lt;/title&gt;&lt;secondary-title&gt;Crustaceana&lt;/secondary-title&gt;&lt;/titles&gt;&lt;pages&gt;489-499&lt;/pages&gt;&lt;contributors&gt;&lt;authors&gt;&lt;author&gt;d&amp;apos;Udekem d&amp;apos;Acoz, C.&lt;/author&gt;&lt;/authors&gt;&lt;/contributors&gt;&lt;added-date format="utc"&gt;1474958307&lt;/added-date&gt;&lt;ref-type name="Journal Article"&gt;17&lt;/ref-type&gt;&lt;dates&gt;&lt;year&gt;2006&lt;/year&gt;&lt;/dates&gt;&lt;rec-number&gt;1654&lt;/rec-number&gt;&lt;last-updated-date format="utc"&gt;1474972707&lt;/last-updated-date&gt;&lt;electronic-resource-num&gt;doi:http://dx.doi.org/10.1163/156854006777554839&lt;/electronic-resource-num&gt;&lt;volume&gt;79&lt;/volume&gt;&lt;/record&gt;&lt;/Cite&gt;&lt;/EndNote&gt;</w:instrText>
      </w:r>
      <w:r w:rsidR="00ED7D2E">
        <w:rPr>
          <w:rFonts w:ascii="Trebuchet MS" w:hAnsi="Trebuchet MS"/>
          <w:sz w:val="20"/>
          <w:szCs w:val="20"/>
        </w:rPr>
        <w:fldChar w:fldCharType="separate"/>
      </w:r>
      <w:r w:rsidR="00ED7D2E">
        <w:rPr>
          <w:rFonts w:ascii="Trebuchet MS" w:hAnsi="Trebuchet MS"/>
          <w:noProof/>
          <w:sz w:val="20"/>
          <w:szCs w:val="20"/>
        </w:rPr>
        <w:t>(2006)</w:t>
      </w:r>
      <w:r w:rsidR="00ED7D2E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1D7DE2" w:rsidRDefault="001D7DE2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I3: Bousfield and Hendrycks,</w:t>
      </w:r>
      <w:r w:rsidR="00ED7D2E">
        <w:rPr>
          <w:rFonts w:ascii="Trebuchet MS" w:hAnsi="Trebuchet MS"/>
          <w:sz w:val="20"/>
          <w:szCs w:val="20"/>
        </w:rPr>
        <w:t xml:space="preserve"> </w:t>
      </w:r>
      <w:r w:rsidR="00ED7D2E">
        <w:rPr>
          <w:rFonts w:ascii="Trebuchet MS" w:hAnsi="Trebuchet MS"/>
          <w:sz w:val="20"/>
          <w:szCs w:val="20"/>
        </w:rPr>
        <w:fldChar w:fldCharType="begin"/>
      </w:r>
      <w:r w:rsidR="00ED7D2E">
        <w:rPr>
          <w:rFonts w:ascii="Trebuchet MS" w:hAnsi="Trebuchet MS"/>
          <w:sz w:val="20"/>
          <w:szCs w:val="20"/>
        </w:rPr>
        <w:instrText xml:space="preserve"> ADDIN EN.CITE &lt;EndNote&gt;&lt;Cite ExcludeAuth="1"&gt;&lt;Author&gt;Bousfield&lt;/Author&gt;&lt;Year&gt;1995&lt;/Year&gt;&lt;IDText&gt;The amphipod family Pleustidae on the Pacific coast of North America. Part III. Subfamilies Parapleustinae, Dactylopleustinae, and Pleusirinae: systematics and distributional ecology&lt;/IDText&gt;&lt;DisplayText&gt;(1995)&lt;/DisplayText&gt;&lt;record&gt;&lt;foreign-keys&gt;&lt;key app="EN" db-id="9aatdftridt5wue0f0nvawd95fedtp90w5ww"&gt;904&lt;/key&gt;&lt;/foreign-keys&gt;&lt;titles&gt;&lt;title&gt;The amphipod family Pleustidae on the Pacific coast of North America. Part III. Subfamilies Parapleustinae, Dactylopleustinae, and Pleusirinae: systematics and distributional ecology&lt;/title&gt;&lt;secondary-title&gt;Amphipacifica&lt;/secondary-title&gt;&lt;/titles&gt;&lt;pages&gt;65-133&lt;/pages&gt;&lt;contributors&gt;&lt;authors&gt;&lt;author&gt;Bousfield, E.L.&lt;/author&gt;&lt;author&gt;Hendrycks, E.A.&lt;/author&gt;&lt;/authors&gt;&lt;/contributors&gt;&lt;added-date format="utc"&gt;1474958294&lt;/added-date&gt;&lt;ref-type name="Journal Article"&gt;17&lt;/ref-type&gt;&lt;dates&gt;&lt;year&gt;1995&lt;/year&gt;&lt;/dates&gt;&lt;rec-number&gt;1652&lt;/rec-number&gt;&lt;last-updated-date format="utc"&gt;1474972694&lt;/last-updated-date&gt;&lt;volume&gt;2&lt;/volume&gt;&lt;/record&gt;&lt;/Cite&gt;&lt;/EndNote&gt;</w:instrText>
      </w:r>
      <w:r w:rsidR="00ED7D2E">
        <w:rPr>
          <w:rFonts w:ascii="Trebuchet MS" w:hAnsi="Trebuchet MS"/>
          <w:sz w:val="20"/>
          <w:szCs w:val="20"/>
        </w:rPr>
        <w:fldChar w:fldCharType="separate"/>
      </w:r>
      <w:r w:rsidR="00ED7D2E">
        <w:rPr>
          <w:rFonts w:ascii="Trebuchet MS" w:hAnsi="Trebuchet MS"/>
          <w:noProof/>
          <w:sz w:val="20"/>
          <w:szCs w:val="20"/>
        </w:rPr>
        <w:t>(1995)</w:t>
      </w:r>
      <w:r w:rsidR="00ED7D2E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65621D" w:rsidRDefault="00ED7D2E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 xml:space="preserve">J3: Just, </w:t>
      </w:r>
      <w:r>
        <w:rPr>
          <w:rFonts w:ascii="Trebuchet MS" w:hAnsi="Trebuchet MS"/>
          <w:sz w:val="20"/>
          <w:szCs w:val="20"/>
        </w:rPr>
        <w:fldChar w:fldCharType="begin"/>
      </w:r>
      <w:r>
        <w:rPr>
          <w:rFonts w:ascii="Trebuchet MS" w:hAnsi="Trebuchet MS"/>
          <w:sz w:val="20"/>
          <w:szCs w:val="20"/>
        </w:rPr>
        <w:instrText xml:space="preserve"> ADDIN EN.CITE &lt;EndNote&gt;&lt;Cite ExcludeAuth="1"&gt;&lt;Author&gt;Just&lt;/Author&gt;&lt;Year&gt;2013&lt;/Year&gt;&lt;IDText&gt;Metopa gigas sp. nov. from southern Greenland, a giant among congeners (Crustacea, Amphipoda, Stenothoidae)&lt;/IDText&gt;&lt;DisplayText&gt;(2013)&lt;/DisplayText&gt;&lt;record&gt;&lt;foreign-keys&gt;&lt;key app="EN" db-id="9aatdftridt5wue0f0nvawd95fedtp90w5ww"&gt;905&lt;/key&gt;&lt;/foreign-keys&gt;&lt;isbn&gt;1175-5334&lt;/isbn&gt;&lt;titles&gt;&lt;title&gt;&lt;style face="italic" font="default" size="100%"&gt;Metopa gigas&lt;/style&gt;&lt;style font="default" size="100%"&gt; sp. nov. from southern Greenland, a giant among congeners (Crustacea, Amphipoda, Stenothoidae)&lt;/style&gt;&lt;/title&gt;&lt;secondary-title&gt;Zootaxa&lt;/secondary-title&gt;&lt;/titles&gt;&lt;pages&gt;289-295&lt;/pages&gt;&lt;contributors&gt;&lt;authors&gt;&lt;author&gt;Just, J.&lt;/author&gt;&lt;/authors&gt;&lt;/contributors&gt;&lt;added-date format="utc"&gt;1474958314&lt;/added-date&gt;&lt;ref-type name="Journal Article"&gt;17&lt;/ref-type&gt;&lt;dates&gt;&lt;year&gt;2013&lt;/year&gt;&lt;/dates&gt;&lt;rec-number&gt;1659&lt;/rec-number&gt;&lt;last-updated-date format="utc"&gt;1474972714&lt;/last-updated-date&gt;&lt;volume&gt;3641&lt;/volume&gt;&lt;/record&gt;&lt;/Cite&gt;&lt;/EndNote&gt;</w:instrText>
      </w:r>
      <w:r>
        <w:rPr>
          <w:rFonts w:ascii="Trebuchet MS" w:hAnsi="Trebuchet MS"/>
          <w:sz w:val="20"/>
          <w:szCs w:val="20"/>
        </w:rPr>
        <w:fldChar w:fldCharType="separate"/>
      </w:r>
      <w:r>
        <w:rPr>
          <w:rFonts w:ascii="Trebuchet MS" w:hAnsi="Trebuchet MS"/>
          <w:noProof/>
          <w:sz w:val="20"/>
          <w:szCs w:val="20"/>
        </w:rPr>
        <w:t>(2013)</w:t>
      </w:r>
      <w:r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D707F0" w:rsidRDefault="00D707F0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K3: Enequist,</w:t>
      </w:r>
      <w:r w:rsidR="00ED7D2E">
        <w:rPr>
          <w:rFonts w:ascii="Trebuchet MS" w:hAnsi="Trebuchet MS"/>
          <w:sz w:val="20"/>
          <w:szCs w:val="20"/>
        </w:rPr>
        <w:t xml:space="preserve"> </w:t>
      </w:r>
      <w:r w:rsidR="00ED7D2E">
        <w:rPr>
          <w:rFonts w:ascii="Trebuchet MS" w:hAnsi="Trebuchet MS"/>
          <w:sz w:val="20"/>
          <w:szCs w:val="20"/>
        </w:rPr>
        <w:fldChar w:fldCharType="begin"/>
      </w:r>
      <w:r w:rsidR="00ED7D2E">
        <w:rPr>
          <w:rFonts w:ascii="Trebuchet MS" w:hAnsi="Trebuchet MS"/>
          <w:sz w:val="20"/>
          <w:szCs w:val="20"/>
        </w:rPr>
        <w:instrText xml:space="preserve"> ADDIN EN.CITE &lt;EndNote&gt;&lt;Cite ExcludeAuth="1"&gt;&lt;Author&gt;Enequist&lt;/Author&gt;&lt;Year&gt;1949&lt;/Year&gt;&lt;IDText&gt;Studies on the soft-bottom amphipods of the Skagerak&lt;/IDText&gt;&lt;DisplayText&gt;(1949)&lt;/DisplayText&gt;&lt;record&gt;&lt;foreign-keys&gt;&lt;key app="EN" db-id="9aatdftridt5wue0f0nvawd95fedtp90w5ww"&gt;906&lt;/key&gt;&lt;/foreign-keys&gt;&lt;titles&gt;&lt;title&gt;Studies on the soft-bottom amphipods of the Skagerak&lt;/title&gt;&lt;/titles&gt;&lt;contributors&gt;&lt;authors&gt;&lt;author&gt;Enequist, P.&lt;/author&gt;&lt;/authors&gt;&lt;/contributors&gt;&lt;section&gt;493&lt;/section&gt;&lt;added-date format="utc"&gt;1474958307&lt;/added-date&gt;&lt;pub-location&gt;Stockholm, Sweden&lt;/pub-location&gt;&lt;ref-type name="Book"&gt;6&lt;/ref-type&gt;&lt;dates&gt;&lt;year&gt;1949&lt;/year&gt;&lt;/dates&gt;&lt;rec-number&gt;1655&lt;/rec-number&gt;&lt;publisher&gt;Almquist &amp;amp; Wiksell&lt;/publisher&gt;&lt;last-updated-date format="utc"&gt;1474972707&lt;/last-updated-date&gt;&lt;/record&gt;&lt;/Cite&gt;&lt;/EndNote&gt;</w:instrText>
      </w:r>
      <w:r w:rsidR="00ED7D2E">
        <w:rPr>
          <w:rFonts w:ascii="Trebuchet MS" w:hAnsi="Trebuchet MS"/>
          <w:sz w:val="20"/>
          <w:szCs w:val="20"/>
        </w:rPr>
        <w:fldChar w:fldCharType="separate"/>
      </w:r>
      <w:r w:rsidR="00ED7D2E">
        <w:rPr>
          <w:rFonts w:ascii="Trebuchet MS" w:hAnsi="Trebuchet MS"/>
          <w:noProof/>
          <w:sz w:val="20"/>
          <w:szCs w:val="20"/>
        </w:rPr>
        <w:t>(1949)</w:t>
      </w:r>
      <w:r w:rsidR="00ED7D2E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751585" w:rsidRDefault="000F1B90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 xml:space="preserve">L3: </w:t>
      </w:r>
      <w:r w:rsidR="005C365A">
        <w:rPr>
          <w:rFonts w:ascii="Trebuchet MS" w:hAnsi="Trebuchet MS"/>
          <w:sz w:val="20"/>
          <w:szCs w:val="20"/>
        </w:rPr>
        <w:t>Sainte-Marie,</w:t>
      </w:r>
      <w:r w:rsidR="00ED7D2E">
        <w:rPr>
          <w:rFonts w:ascii="Trebuchet MS" w:hAnsi="Trebuchet MS"/>
          <w:sz w:val="20"/>
          <w:szCs w:val="20"/>
        </w:rPr>
        <w:t xml:space="preserve"> </w:t>
      </w:r>
      <w:r w:rsidR="00ED7D2E">
        <w:rPr>
          <w:rFonts w:ascii="Trebuchet MS" w:hAnsi="Trebuchet MS"/>
          <w:sz w:val="20"/>
          <w:szCs w:val="20"/>
        </w:rPr>
        <w:fldChar w:fldCharType="begin"/>
      </w:r>
      <w:r w:rsidR="00ED7D2E">
        <w:rPr>
          <w:rFonts w:ascii="Trebuchet MS" w:hAnsi="Trebuchet MS"/>
          <w:sz w:val="20"/>
          <w:szCs w:val="20"/>
        </w:rPr>
        <w:instrText xml:space="preserve"> ADDIN EN.CITE &lt;EndNote&gt;&lt;Cite ExcludeAuth="1"&gt;&lt;Author&gt;Sainte-Marie&lt;/Author&gt;&lt;Year&gt;1991&lt;/Year&gt;&lt;IDText&gt;A review of the reproductive bionomics of aquatic gammaridean amphipods: variation of life history traits with latitude, depth, salinity and superfamily&lt;/IDText&gt;&lt;DisplayText&gt;(1991)&lt;/DisplayText&gt;&lt;record&gt;&lt;foreign-keys&gt;&lt;key app="EN" db-id="9aatdftridt5wue0f0nvawd95fedtp90w5ww"&gt;907&lt;/key&gt;&lt;/foreign-keys&gt;&lt;urls&gt;&lt;related-urls&gt;&lt;url&gt;http://dx.doi.org/10.1007/BF00047641&lt;/url&gt;&lt;/related-urls&gt;&lt;/urls&gt;&lt;isbn&gt;1573-5117&lt;/isbn&gt;&lt;work-type&gt;journal article&lt;/work-type&gt;&lt;titles&gt;&lt;title&gt;A review of the reproductive bionomics of aquatic gammaridean amphipods: variation of life history traits with latitude, depth, salinity and superfamily&lt;/title&gt;&lt;secondary-title&gt;Hydrobiologia&lt;/secondary-title&gt;&lt;/titles&gt;&lt;pages&gt;189-227&lt;/pages&gt;&lt;contributors&gt;&lt;authors&gt;&lt;author&gt;Sainte-Marie, B.&lt;/author&gt;&lt;/authors&gt;&lt;/contributors&gt;&lt;added-date format="utc"&gt;1474958338&lt;/added-date&gt;&lt;ref-type name="Journal Article"&gt;17&lt;/ref-type&gt;&lt;dates&gt;&lt;year&gt;1991&lt;/year&gt;&lt;/dates&gt;&lt;rec-number&gt;1667&lt;/rec-number&gt;&lt;last-updated-date format="utc"&gt;1474972738&lt;/last-updated-date&gt;&lt;label&gt;Sainte-Marie1991&lt;/label&gt;&lt;electronic-resource-num&gt;10.1007/bf00047641&lt;/electronic-resource-num&gt;&lt;volume&gt;223&lt;/volume&gt;&lt;/record&gt;&lt;/Cite&gt;&lt;/EndNote&gt;</w:instrText>
      </w:r>
      <w:r w:rsidR="00ED7D2E">
        <w:rPr>
          <w:rFonts w:ascii="Trebuchet MS" w:hAnsi="Trebuchet MS"/>
          <w:sz w:val="20"/>
          <w:szCs w:val="20"/>
        </w:rPr>
        <w:fldChar w:fldCharType="separate"/>
      </w:r>
      <w:r w:rsidR="00ED7D2E">
        <w:rPr>
          <w:rFonts w:ascii="Trebuchet MS" w:hAnsi="Trebuchet MS"/>
          <w:noProof/>
          <w:sz w:val="20"/>
          <w:szCs w:val="20"/>
        </w:rPr>
        <w:t>(1991)</w:t>
      </w:r>
      <w:r w:rsidR="00ED7D2E">
        <w:rPr>
          <w:rFonts w:ascii="Trebuchet MS" w:hAnsi="Trebuchet MS"/>
          <w:sz w:val="20"/>
          <w:szCs w:val="20"/>
        </w:rPr>
        <w:fldChar w:fldCharType="end"/>
      </w:r>
      <w:r w:rsidR="005C365A">
        <w:rPr>
          <w:rFonts w:ascii="Trebuchet MS" w:hAnsi="Trebuchet MS"/>
          <w:sz w:val="20"/>
          <w:szCs w:val="20"/>
        </w:rPr>
        <w:t>.</w:t>
      </w:r>
    </w:p>
    <w:p w:rsidR="005C365A" w:rsidRDefault="005C365A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lastRenderedPageBreak/>
        <w:t>M3: Bousfield,</w:t>
      </w:r>
      <w:r w:rsidR="00ED7D2E">
        <w:rPr>
          <w:rFonts w:ascii="Trebuchet MS" w:hAnsi="Trebuchet MS"/>
          <w:sz w:val="20"/>
          <w:szCs w:val="20"/>
        </w:rPr>
        <w:t xml:space="preserve"> </w:t>
      </w:r>
      <w:r w:rsidR="00ED7D2E">
        <w:rPr>
          <w:rFonts w:ascii="Trebuchet MS" w:hAnsi="Trebuchet MS"/>
          <w:sz w:val="20"/>
          <w:szCs w:val="20"/>
        </w:rPr>
        <w:fldChar w:fldCharType="begin"/>
      </w:r>
      <w:r w:rsidR="00ED7D2E">
        <w:rPr>
          <w:rFonts w:ascii="Trebuchet MS" w:hAnsi="Trebuchet MS"/>
          <w:sz w:val="20"/>
          <w:szCs w:val="20"/>
        </w:rPr>
        <w:instrText xml:space="preserve"> ADDIN EN.CITE &lt;EndNote&gt;&lt;Cite ExcludeAuth="1"&gt;&lt;Author&gt;Bousfield&lt;/Author&gt;&lt;Year&gt;1982&lt;/Year&gt;&lt;IDText&gt;Amphipoda&lt;/IDText&gt;&lt;DisplayText&gt;(1982)&lt;/DisplayText&gt;&lt;record&gt;&lt;foreign-keys&gt;&lt;key app="EN" db-id="9aatdftridt5wue0f0nvawd95fedtp90w5ww"&gt;908&lt;/key&gt;&lt;/foreign-keys&gt;&lt;titles&gt;&lt;title&gt;Amphipoda&lt;/title&gt;&lt;secondary-title&gt;Synopsis and classification of living organisms&lt;/secondary-title&gt;&lt;/titles&gt;&lt;pages&gt;254-294&lt;/pages&gt;&lt;contributors&gt;&lt;authors&gt;&lt;author&gt;Bousfield, E.L.&lt;/author&gt;&lt;/authors&gt;&lt;/contributors&gt;&lt;added-date format="utc"&gt;1474958294&lt;/added-date&gt;&lt;pub-location&gt;New York, USA&lt;/pub-location&gt;&lt;ref-type name="Book Section"&gt;5&lt;/ref-type&gt;&lt;dates&gt;&lt;year&gt;1982&lt;/year&gt;&lt;/dates&gt;&lt;rec-number&gt;1651&lt;/rec-number&gt;&lt;publisher&gt;McGraw-Hill Book Company&lt;/publisher&gt;&lt;last-updated-date format="utc"&gt;1474972694&lt;/last-updated-date&gt;&lt;contributors&gt;&lt;secondary-authors&gt;&lt;author&gt;Parker, S.P.&lt;/author&gt;&lt;/secondary-authors&gt;&lt;/contributors&gt;&lt;/record&gt;&lt;/Cite&gt;&lt;/EndNote&gt;</w:instrText>
      </w:r>
      <w:r w:rsidR="00ED7D2E">
        <w:rPr>
          <w:rFonts w:ascii="Trebuchet MS" w:hAnsi="Trebuchet MS"/>
          <w:sz w:val="20"/>
          <w:szCs w:val="20"/>
        </w:rPr>
        <w:fldChar w:fldCharType="separate"/>
      </w:r>
      <w:r w:rsidR="00ED7D2E">
        <w:rPr>
          <w:rFonts w:ascii="Trebuchet MS" w:hAnsi="Trebuchet MS"/>
          <w:noProof/>
          <w:sz w:val="20"/>
          <w:szCs w:val="20"/>
        </w:rPr>
        <w:t>(1982)</w:t>
      </w:r>
      <w:r w:rsidR="00ED7D2E"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751585" w:rsidRDefault="00751585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>N3: Riehl</w:t>
      </w:r>
      <w:r w:rsidR="00336953">
        <w:rPr>
          <w:rFonts w:ascii="Trebuchet MS" w:hAnsi="Trebuchet MS"/>
          <w:sz w:val="20"/>
          <w:szCs w:val="20"/>
        </w:rPr>
        <w:t xml:space="preserve"> et al. </w:t>
      </w:r>
      <w:r w:rsidR="00336953">
        <w:rPr>
          <w:rFonts w:ascii="Trebuchet MS" w:hAnsi="Trebuchet MS"/>
          <w:sz w:val="20"/>
          <w:szCs w:val="20"/>
        </w:rPr>
        <w:fldChar w:fldCharType="begin"/>
      </w:r>
      <w:r w:rsidR="00336953">
        <w:rPr>
          <w:rFonts w:ascii="Trebuchet MS" w:hAnsi="Trebuchet MS"/>
          <w:sz w:val="20"/>
          <w:szCs w:val="20"/>
        </w:rPr>
        <w:instrText xml:space="preserve"> ADDIN EN.CITE &lt;EndNote&gt;&lt;Cite ExcludeAuth="1"&gt;&lt;Author&gt;Riehl&lt;/Author&gt;&lt;Year&gt;2016&lt;/Year&gt;&lt;IDText&gt;Caught in the act: an abyssal isopod collected while feeding on Komokiaceae&lt;/IDText&gt;&lt;DisplayText&gt;(2016)&lt;/DisplayText&gt;&lt;record&gt;&lt;foreign-keys&gt;&lt;key app="EN" db-id="9aatdftridt5wue0f0nvawd95fedtp90w5ww"&gt;983&lt;/key&gt;&lt;/foreign-keys&gt;&lt;isbn&gt;1867-1616&lt;/isbn&gt;&lt;titles&gt;&lt;title&gt;Caught in the act: an abyssal isopod collected while feeding on Komokiaceae&lt;/title&gt;&lt;secondary-title&gt;Marine Biodiversity&lt;/secondary-title&gt;&lt;/titles&gt;&lt;pages&gt;1-2&lt;/pages&gt;&lt;contributors&gt;&lt;authors&gt;&lt;author&gt;Riehl, T.&lt;/author&gt;&lt;author&gt;Bober, S.&lt;/author&gt;&lt;author&gt;Voltski, I.&lt;/author&gt;&lt;author&gt;Malyutina, M.V.&lt;/author&gt;&lt;author&gt;Brandt, A.&lt;/author&gt;&lt;/authors&gt;&lt;/contributors&gt;&lt;added-date format="utc"&gt;1480518898&lt;/added-date&gt;&lt;ref-type name="Journal Article"&gt;17&lt;/ref-type&gt;&lt;dates&gt;&lt;year&gt;2016&lt;/year&gt;&lt;/dates&gt;&lt;rec-number&gt;1745&lt;/rec-number&gt;&lt;last-updated-date format="utc"&gt;1480518898&lt;/last-updated-date&gt;&lt;electronic-resource-num&gt;DOI: 10.1007/s12526-016-0606-y&lt;/electronic-resource-num&gt;&lt;/record&gt;&lt;/Cite&gt;&lt;/EndNote&gt;</w:instrText>
      </w:r>
      <w:r w:rsidR="00336953">
        <w:rPr>
          <w:rFonts w:ascii="Trebuchet MS" w:hAnsi="Trebuchet MS"/>
          <w:sz w:val="20"/>
          <w:szCs w:val="20"/>
        </w:rPr>
        <w:fldChar w:fldCharType="separate"/>
      </w:r>
      <w:r w:rsidR="00336953">
        <w:rPr>
          <w:rFonts w:ascii="Trebuchet MS" w:hAnsi="Trebuchet MS"/>
          <w:noProof/>
          <w:sz w:val="20"/>
          <w:szCs w:val="20"/>
        </w:rPr>
        <w:t>(2016)</w:t>
      </w:r>
      <w:r w:rsidR="00336953">
        <w:rPr>
          <w:rFonts w:ascii="Trebuchet MS" w:hAnsi="Trebuchet MS"/>
          <w:sz w:val="20"/>
          <w:szCs w:val="20"/>
        </w:rPr>
        <w:fldChar w:fldCharType="end"/>
      </w:r>
      <w:r w:rsidR="00336953">
        <w:rPr>
          <w:rFonts w:ascii="Trebuchet MS" w:hAnsi="Trebuchet MS"/>
          <w:sz w:val="20"/>
          <w:szCs w:val="20"/>
        </w:rPr>
        <w:t>.</w:t>
      </w:r>
    </w:p>
    <w:p w:rsidR="00A6620B" w:rsidRDefault="00A6620B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t xml:space="preserve">O3: Aumack et al. </w:t>
      </w:r>
      <w:r>
        <w:rPr>
          <w:rFonts w:ascii="Trebuchet MS" w:hAnsi="Trebuchet MS"/>
          <w:sz w:val="20"/>
          <w:szCs w:val="20"/>
        </w:rPr>
        <w:fldChar w:fldCharType="begin"/>
      </w:r>
      <w:r>
        <w:rPr>
          <w:rFonts w:ascii="Trebuchet MS" w:hAnsi="Trebuchet MS"/>
          <w:sz w:val="20"/>
          <w:szCs w:val="20"/>
        </w:rPr>
        <w:instrText xml:space="preserve"> ADDIN EN.CITE &lt;EndNote&gt;&lt;Cite ExcludeAuth="1"&gt;&lt;Author&gt;Aumack&lt;/Author&gt;&lt;Year&gt;2016&lt;/Year&gt;&lt;IDText&gt;Gut content, fatty acid, and stable isotope analyses reveal dietary sources of macroalgal-associated amphipods along the western Antarctic Peninsula&lt;/IDText&gt;&lt;DisplayText&gt;(2016)&lt;/DisplayText&gt;&lt;record&gt;&lt;foreign-keys&gt;&lt;key app="EN" db-id="9aatdftridt5wue0f0nvawd95fedtp90w5ww"&gt;1006&lt;/key&gt;&lt;/foreign-keys&gt;&lt;urls&gt;&lt;related-urls&gt;&lt;url&gt;http://dx.doi.org/10.1007/s00300-016-2061-4&lt;/url&gt;&lt;/related-urls&gt;&lt;/urls&gt;&lt;isbn&gt;1432-2056&lt;/isbn&gt;&lt;work-type&gt;journal article&lt;/work-type&gt;&lt;titles&gt;&lt;title&gt;Gut content, fatty acid, and stable isotope analyses reveal dietary sources of macroalgal-associated amphipods along the western Antarctic Peninsula&lt;/title&gt;&lt;secondary-title&gt;Polar Biology&lt;/secondary-title&gt;&lt;/titles&gt;&lt;pages&gt;1-14&lt;/pages&gt;&lt;contributors&gt;&lt;authors&gt;&lt;author&gt;Aumack, C.F.&lt;/author&gt;&lt;author&gt;Lowe, A.T.&lt;/author&gt;&lt;author&gt;Amsler, C.D.&lt;/author&gt;&lt;author&gt;Amsler, M.O.&lt;/author&gt;&lt;author&gt;McClintock, J.B.&lt;/author&gt;&lt;author&gt;Baker, B.J.&lt;/author&gt;&lt;/authors&gt;&lt;/contributors&gt;&lt;added-date format="utc"&gt;1484155715&lt;/added-date&gt;&lt;ref-type name="Journal Article"&gt;17&lt;/ref-type&gt;&lt;dates&gt;&lt;year&gt;2016&lt;/year&gt;&lt;/dates&gt;&lt;rec-number&gt;1767&lt;/rec-number&gt;&lt;last-updated-date format="utc"&gt;1484155715&lt;/last-updated-date&gt;&lt;label&gt;Aumack2016&lt;/label&gt;&lt;electronic-resource-num&gt;10.1007/s00300-016-2061-4&lt;/electronic-resource-num&gt;&lt;/record&gt;&lt;/Cite&gt;&lt;/EndNote&gt;</w:instrText>
      </w:r>
      <w:r>
        <w:rPr>
          <w:rFonts w:ascii="Trebuchet MS" w:hAnsi="Trebuchet MS"/>
          <w:sz w:val="20"/>
          <w:szCs w:val="20"/>
        </w:rPr>
        <w:fldChar w:fldCharType="separate"/>
      </w:r>
      <w:r>
        <w:rPr>
          <w:rFonts w:ascii="Trebuchet MS" w:hAnsi="Trebuchet MS"/>
          <w:noProof/>
          <w:sz w:val="20"/>
          <w:szCs w:val="20"/>
        </w:rPr>
        <w:t>(2016)</w:t>
      </w:r>
      <w:r>
        <w:rPr>
          <w:rFonts w:ascii="Trebuchet MS" w:hAnsi="Trebuchet MS"/>
          <w:sz w:val="20"/>
          <w:szCs w:val="20"/>
        </w:rPr>
        <w:fldChar w:fldCharType="end"/>
      </w:r>
      <w:r>
        <w:rPr>
          <w:rFonts w:ascii="Trebuchet MS" w:hAnsi="Trebuchet MS"/>
          <w:sz w:val="20"/>
          <w:szCs w:val="20"/>
        </w:rPr>
        <w:t>.</w:t>
      </w:r>
    </w:p>
    <w:p w:rsidR="009F7213" w:rsidRDefault="009F7213" w:rsidP="006F55B1">
      <w:pPr>
        <w:rPr>
          <w:rFonts w:ascii="Trebuchet MS" w:hAnsi="Trebuchet MS"/>
          <w:b/>
        </w:rPr>
      </w:pPr>
    </w:p>
    <w:p w:rsidR="0047363B" w:rsidRDefault="0047363B" w:rsidP="006F55B1">
      <w:pPr>
        <w:rPr>
          <w:rFonts w:ascii="Trebuchet MS" w:hAnsi="Trebuchet MS"/>
          <w:b/>
        </w:rPr>
      </w:pPr>
      <w:r>
        <w:rPr>
          <w:rFonts w:ascii="Trebuchet MS" w:hAnsi="Trebuchet MS"/>
          <w:b/>
        </w:rPr>
        <w:t>Literature cited</w:t>
      </w:r>
    </w:p>
    <w:p w:rsidR="009F7213" w:rsidRDefault="009F7213" w:rsidP="009F7213">
      <w:pPr>
        <w:pStyle w:val="EndNoteBibliography"/>
        <w:spacing w:after="0"/>
        <w:ind w:left="720" w:hanging="720"/>
        <w:rPr>
          <w:rFonts w:ascii="Trebuchet MS" w:hAnsi="Trebuchet MS"/>
          <w:sz w:val="20"/>
          <w:szCs w:val="20"/>
        </w:rPr>
      </w:pPr>
    </w:p>
    <w:p w:rsidR="00DF516B" w:rsidRPr="00DF516B" w:rsidRDefault="009F7213" w:rsidP="00DF516B">
      <w:pPr>
        <w:pStyle w:val="EndNoteBibliography"/>
        <w:spacing w:after="0"/>
        <w:ind w:left="720" w:hanging="720"/>
      </w:pPr>
      <w:r>
        <w:rPr>
          <w:rFonts w:ascii="Trebuchet MS" w:hAnsi="Trebuchet MS"/>
          <w:sz w:val="20"/>
          <w:szCs w:val="20"/>
        </w:rPr>
        <w:fldChar w:fldCharType="begin"/>
      </w:r>
      <w:r>
        <w:rPr>
          <w:rFonts w:ascii="Trebuchet MS" w:hAnsi="Trebuchet MS"/>
          <w:sz w:val="20"/>
          <w:szCs w:val="20"/>
        </w:rPr>
        <w:instrText xml:space="preserve"> ADDIN EN.REFLIST </w:instrText>
      </w:r>
      <w:r>
        <w:rPr>
          <w:rFonts w:ascii="Trebuchet MS" w:hAnsi="Trebuchet MS"/>
          <w:sz w:val="20"/>
          <w:szCs w:val="20"/>
        </w:rPr>
        <w:fldChar w:fldCharType="separate"/>
      </w:r>
      <w:r w:rsidR="00DF516B" w:rsidRPr="00DF516B">
        <w:t xml:space="preserve">ANSELL, A. D. 1969. Association of the amphipod </w:t>
      </w:r>
      <w:r w:rsidR="00DF516B" w:rsidRPr="00DF516B">
        <w:rPr>
          <w:i/>
        </w:rPr>
        <w:t>Acidostoma neglectum</w:t>
      </w:r>
      <w:r w:rsidR="00DF516B" w:rsidRPr="00DF516B">
        <w:t xml:space="preserve"> Dahl with the anthozoan </w:t>
      </w:r>
      <w:r w:rsidR="00DF516B" w:rsidRPr="00DF516B">
        <w:rPr>
          <w:i/>
        </w:rPr>
        <w:t>Peachia hastata</w:t>
      </w:r>
      <w:r w:rsidR="00DF516B" w:rsidRPr="00DF516B">
        <w:t xml:space="preserve"> Gosse. </w:t>
      </w:r>
      <w:r w:rsidR="00DF516B" w:rsidRPr="00DF516B">
        <w:rPr>
          <w:i/>
        </w:rPr>
        <w:t>Journal of Natural History,</w:t>
      </w:r>
      <w:r w:rsidR="00DF516B" w:rsidRPr="00DF516B">
        <w:t xml:space="preserve"> 3</w:t>
      </w:r>
      <w:r w:rsidR="00DF516B" w:rsidRPr="00DF516B">
        <w:rPr>
          <w:b/>
        </w:rPr>
        <w:t>,</w:t>
      </w:r>
      <w:r w:rsidR="00DF516B" w:rsidRPr="00DF516B">
        <w:t xml:space="preserve"> 345-347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AOKI, M. N. 1997. Comparative study of mother-young association in caprellid amphipods: is maternal care effective? </w:t>
      </w:r>
      <w:r w:rsidRPr="00DF516B">
        <w:rPr>
          <w:i/>
        </w:rPr>
        <w:t>Journal of Crustacean Biology,</w:t>
      </w:r>
      <w:r w:rsidRPr="00DF516B">
        <w:t xml:space="preserve"> 17</w:t>
      </w:r>
      <w:r w:rsidRPr="00DF516B">
        <w:rPr>
          <w:b/>
        </w:rPr>
        <w:t>,</w:t>
      </w:r>
      <w:r w:rsidRPr="00DF516B">
        <w:t xml:space="preserve"> 447-458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AOKI, M. N. &amp; KIKUCHI, T. 1991. Two types of maternal care for juveniles observed in Caprella monoceros Mayer, 1890 and Caprella decipiens Mayer, 1890 (Amphipoda: Caprellidae). </w:t>
      </w:r>
      <w:r w:rsidRPr="00DF516B">
        <w:rPr>
          <w:i/>
        </w:rPr>
        <w:t>In:</w:t>
      </w:r>
      <w:r w:rsidRPr="00DF516B">
        <w:t xml:space="preserve"> WATLING, L. (ed.) </w:t>
      </w:r>
      <w:r w:rsidRPr="00DF516B">
        <w:rPr>
          <w:i/>
        </w:rPr>
        <w:t>VIIth International Colloquium on Amphipoda: Proceedings of the VIIth International Colloquium on Amphipoda held in Walpole, Maine, USA, 14–16 September 1990.</w:t>
      </w:r>
      <w:r w:rsidRPr="00DF516B">
        <w:t xml:space="preserve"> Dordrecht: Springer Netherlands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ARIYAMA, H. 1996. Four species of the genus </w:t>
      </w:r>
      <w:r w:rsidRPr="00DF516B">
        <w:rPr>
          <w:i/>
        </w:rPr>
        <w:t>Grandidierella</w:t>
      </w:r>
      <w:r w:rsidRPr="00DF516B">
        <w:t xml:space="preserve"> (Crustacea: Amphipoda: Aoridae) from Osaka Bay and the northern part of the Kii Channel, central Japan. </w:t>
      </w:r>
      <w:r w:rsidRPr="00DF516B">
        <w:rPr>
          <w:i/>
        </w:rPr>
        <w:t>Publications of the Seto Marine Biological Laboratory,</w:t>
      </w:r>
      <w:r w:rsidRPr="00DF516B">
        <w:t xml:space="preserve"> 37</w:t>
      </w:r>
      <w:r w:rsidRPr="00DF516B">
        <w:rPr>
          <w:b/>
        </w:rPr>
        <w:t>,</w:t>
      </w:r>
      <w:r w:rsidRPr="00DF516B">
        <w:t xml:space="preserve"> 167-191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AUMACK, C. F., LOWE, A. T., AMSLER, C. D., AMSLER, M. O., MCCLINTOCK, J. B. &amp; BAKER, B. J. 2016. Gut content, fatty acid, and stable isotope analyses reveal dietary sources of macroalgal-associated amphipods along the western Antarctic Peninsula. </w:t>
      </w:r>
      <w:r w:rsidRPr="00DF516B">
        <w:rPr>
          <w:i/>
        </w:rPr>
        <w:t>Polar Biology</w:t>
      </w:r>
      <w:r w:rsidRPr="00DF516B">
        <w:rPr>
          <w:b/>
        </w:rPr>
        <w:t>,</w:t>
      </w:r>
      <w:r w:rsidRPr="00DF516B">
        <w:t xml:space="preserve"> 1-14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BARNARD, J. L. &amp; KARAMAN, G. S. 1991a. The families and genera of marine gammaridean Amphipoda (except marine gammaroids). Part 1. </w:t>
      </w:r>
      <w:r w:rsidRPr="00DF516B">
        <w:rPr>
          <w:i/>
        </w:rPr>
        <w:t>Records of the Australian Museum,</w:t>
      </w:r>
      <w:r w:rsidRPr="00DF516B">
        <w:t xml:space="preserve"> Supplement 13</w:t>
      </w:r>
      <w:r w:rsidRPr="00DF516B">
        <w:rPr>
          <w:b/>
        </w:rPr>
        <w:t>,</w:t>
      </w:r>
      <w:r w:rsidRPr="00DF516B">
        <w:t xml:space="preserve"> 1-417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BARNARD, J. L. &amp; KARAMAN, G. S. 1991b. The families and genera of marine gammaridean Amphipoda (except marine gammaroids). Part 2. </w:t>
      </w:r>
      <w:r w:rsidRPr="00DF516B">
        <w:rPr>
          <w:i/>
        </w:rPr>
        <w:t>Records of the Australian Museum,</w:t>
      </w:r>
      <w:r w:rsidRPr="00DF516B">
        <w:t xml:space="preserve"> Supplement 13</w:t>
      </w:r>
      <w:r w:rsidRPr="00DF516B">
        <w:rPr>
          <w:b/>
        </w:rPr>
        <w:t>,</w:t>
      </w:r>
      <w:r w:rsidRPr="00DF516B">
        <w:t xml:space="preserve"> 419-866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BIRD, G. J. 2007. Families Anarthruridae Lang, 1971, Colletteidae Larsen &amp; Wilson, 2002, and Leptognathiidae Sieg, 1976*. </w:t>
      </w:r>
      <w:r w:rsidRPr="00DF516B">
        <w:rPr>
          <w:i/>
        </w:rPr>
        <w:t>Zootaxa,</w:t>
      </w:r>
      <w:r w:rsidRPr="00DF516B">
        <w:t xml:space="preserve"> 1599</w:t>
      </w:r>
      <w:r w:rsidRPr="00DF516B">
        <w:rPr>
          <w:b/>
        </w:rPr>
        <w:t>,</w:t>
      </w:r>
      <w:r w:rsidRPr="00DF516B">
        <w:t xml:space="preserve"> 61-85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BIRD, G. J. &amp; HOLDICH, D. M. 1985. A remarkable tubicolous tanaid (Crustacea: Tanaidacea) from the Rockall Trough. </w:t>
      </w:r>
      <w:r w:rsidRPr="00DF516B">
        <w:rPr>
          <w:i/>
        </w:rPr>
        <w:t>Journal of the Marine Biological Association of the United Kingdom,</w:t>
      </w:r>
      <w:r w:rsidRPr="00DF516B">
        <w:t xml:space="preserve"> 65</w:t>
      </w:r>
      <w:r w:rsidRPr="00DF516B">
        <w:rPr>
          <w:b/>
        </w:rPr>
        <w:t>,</w:t>
      </w:r>
      <w:r w:rsidRPr="00DF516B">
        <w:t xml:space="preserve"> 563-572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BIRD, G. J. &amp; HOLDICH, D. M. 1988. Deep-sea Tanaidacea (Crustacea) of the North-east Atlantic: the tribe Agathotanaini. </w:t>
      </w:r>
      <w:r w:rsidRPr="00DF516B">
        <w:rPr>
          <w:i/>
        </w:rPr>
        <w:t>Journal of Natural History,</w:t>
      </w:r>
      <w:r w:rsidRPr="00DF516B">
        <w:t xml:space="preserve"> 22</w:t>
      </w:r>
      <w:r w:rsidRPr="00DF516B">
        <w:rPr>
          <w:b/>
        </w:rPr>
        <w:t>,</w:t>
      </w:r>
      <w:r w:rsidRPr="00DF516B">
        <w:t xml:space="preserve"> 1591-1621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BLANKENSHIP, L. E. &amp; LEVIN, L. A. 2007. Extreme food webs: foraging strategies and diets of scavenging amphipods from the ocean’s deepest 5 kilometers. </w:t>
      </w:r>
      <w:r w:rsidRPr="00DF516B">
        <w:rPr>
          <w:i/>
        </w:rPr>
        <w:t>Limnology and Oceanography,</w:t>
      </w:r>
      <w:r w:rsidRPr="00DF516B">
        <w:t xml:space="preserve"> 52</w:t>
      </w:r>
      <w:r w:rsidRPr="00DF516B">
        <w:rPr>
          <w:b/>
        </w:rPr>
        <w:t>,</w:t>
      </w:r>
      <w:r w:rsidRPr="00DF516B">
        <w:t xml:space="preserve"> 1685-1697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BLAZEWICZ-PASZKOWYCZ, M. &amp; LIGOWSKI, R. 2004. Diatoms as food source indicator for some Antarctic Cumacea and Tanaidacea (Crustacea). </w:t>
      </w:r>
      <w:r w:rsidRPr="00DF516B">
        <w:rPr>
          <w:i/>
        </w:rPr>
        <w:t>Antarctic Science,</w:t>
      </w:r>
      <w:r w:rsidRPr="00DF516B">
        <w:t xml:space="preserve"> 14</w:t>
      </w:r>
      <w:r w:rsidRPr="00DF516B">
        <w:rPr>
          <w:b/>
        </w:rPr>
        <w:t>,</w:t>
      </w:r>
      <w:r w:rsidRPr="00DF516B">
        <w:t xml:space="preserve"> 11-15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BOROWSKY, B. 1983. Reproductive behavior of three tube-building peracarid crustaceans: the amphipods </w:t>
      </w:r>
      <w:r w:rsidRPr="00DF516B">
        <w:rPr>
          <w:i/>
        </w:rPr>
        <w:t>Jassa falcata</w:t>
      </w:r>
      <w:r w:rsidRPr="00DF516B">
        <w:t xml:space="preserve"> and </w:t>
      </w:r>
      <w:r w:rsidRPr="00DF516B">
        <w:rPr>
          <w:i/>
        </w:rPr>
        <w:t>Ampithoe valida</w:t>
      </w:r>
      <w:r w:rsidRPr="00DF516B">
        <w:t xml:space="preserve"> and the tanaid </w:t>
      </w:r>
      <w:r w:rsidRPr="00DF516B">
        <w:rPr>
          <w:i/>
        </w:rPr>
        <w:t>Tanais cavolinii</w:t>
      </w:r>
      <w:r w:rsidRPr="00DF516B">
        <w:t xml:space="preserve">. </w:t>
      </w:r>
      <w:r w:rsidRPr="00DF516B">
        <w:rPr>
          <w:i/>
        </w:rPr>
        <w:t>Marine Biology,</w:t>
      </w:r>
      <w:r w:rsidRPr="00DF516B">
        <w:t xml:space="preserve"> 77</w:t>
      </w:r>
      <w:r w:rsidRPr="00DF516B">
        <w:rPr>
          <w:b/>
        </w:rPr>
        <w:t>,</w:t>
      </w:r>
      <w:r w:rsidRPr="00DF516B">
        <w:t xml:space="preserve"> 257-263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BOUSFIELD, E. L. 1982. Amphipoda. </w:t>
      </w:r>
      <w:r w:rsidRPr="00DF516B">
        <w:rPr>
          <w:i/>
        </w:rPr>
        <w:t>In:</w:t>
      </w:r>
      <w:r w:rsidRPr="00DF516B">
        <w:t xml:space="preserve"> PARKER, S. P. (ed.) </w:t>
      </w:r>
      <w:r w:rsidRPr="00DF516B">
        <w:rPr>
          <w:i/>
        </w:rPr>
        <w:t>Synopsis and classification of living organisms.</w:t>
      </w:r>
      <w:r w:rsidRPr="00DF516B">
        <w:t xml:space="preserve"> New York, USA: McGraw-Hill Book Company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BOUSFIELD, E. L. &amp; HENDRYCKS, E. A. 1995. The amphipod family Pleustidae on the Pacific coast of North America. Part III. Subfamilies Parapleustinae, Dactylopleustinae, and Pleusirinae: systematics and distributional ecology. </w:t>
      </w:r>
      <w:r w:rsidRPr="00DF516B">
        <w:rPr>
          <w:i/>
        </w:rPr>
        <w:t>Amphipacifica,</w:t>
      </w:r>
      <w:r w:rsidRPr="00DF516B">
        <w:t xml:space="preserve"> 2</w:t>
      </w:r>
      <w:r w:rsidRPr="00DF516B">
        <w:rPr>
          <w:b/>
        </w:rPr>
        <w:t>,</w:t>
      </w:r>
      <w:r w:rsidRPr="00DF516B">
        <w:t xml:space="preserve"> 65-133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lastRenderedPageBreak/>
        <w:t xml:space="preserve">BOUSFIELD, E. L. &amp; HENDRYCKS, E. A. 1997. The Amphipod Superfamily Eusiroidea in the North American Pacific Region. II. Family Calliopiiidae. Systematics and Distributional Ecology. </w:t>
      </w:r>
      <w:r w:rsidRPr="00DF516B">
        <w:rPr>
          <w:i/>
        </w:rPr>
        <w:t>Amphipacifica,</w:t>
      </w:r>
      <w:r w:rsidRPr="00DF516B">
        <w:t xml:space="preserve"> 2</w:t>
      </w:r>
      <w:r w:rsidRPr="00DF516B">
        <w:rPr>
          <w:b/>
        </w:rPr>
        <w:t>,</w:t>
      </w:r>
      <w:r w:rsidRPr="00DF516B">
        <w:t xml:space="preserve"> 3-66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BRUCE, N. L. 1986. </w:t>
      </w:r>
      <w:r w:rsidRPr="00DF516B">
        <w:rPr>
          <w:i/>
        </w:rPr>
        <w:t xml:space="preserve">Cirolanidae (Crustacea: Isopoda) of Australia, </w:t>
      </w:r>
      <w:r w:rsidRPr="00DF516B">
        <w:t>Darlinghurst, Australia, Australian Museum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BUHL-MORTENSEN, L., TANDBERG, A. H., BUHL-MORTENSEN, P. &amp; GATES, A. R. 2016. Behaviour and habitat of </w:t>
      </w:r>
      <w:r w:rsidRPr="00DF516B">
        <w:rPr>
          <w:i/>
        </w:rPr>
        <w:t>Neohela monstrosa</w:t>
      </w:r>
      <w:r w:rsidRPr="00DF516B">
        <w:t xml:space="preserve"> (Boeck, 1861) (Amphipoda: Corophiida) in Norwegian Sea deep water. </w:t>
      </w:r>
      <w:r w:rsidRPr="00DF516B">
        <w:rPr>
          <w:i/>
        </w:rPr>
        <w:t>Journal of Natural History,</w:t>
      </w:r>
      <w:r w:rsidRPr="00DF516B">
        <w:t xml:space="preserve"> 50</w:t>
      </w:r>
      <w:r w:rsidRPr="00DF516B">
        <w:rPr>
          <w:b/>
        </w:rPr>
        <w:t>,</w:t>
      </w:r>
      <w:r w:rsidRPr="00DF516B">
        <w:t xml:space="preserve"> 323-337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BŁAŻEWICZ-PASZKOWYCZ, M. 2005. N. Gen., N. Sp. (Tanaidacea: Tanaidomorpha) from Antarctic Abyssal Waters. </w:t>
      </w:r>
      <w:r w:rsidRPr="00DF516B">
        <w:rPr>
          <w:i/>
        </w:rPr>
        <w:t>Journal of Crustacean Biology,</w:t>
      </w:r>
      <w:r w:rsidRPr="00DF516B">
        <w:t xml:space="preserve"> 25</w:t>
      </w:r>
      <w:r w:rsidRPr="00DF516B">
        <w:rPr>
          <w:b/>
        </w:rPr>
        <w:t>,</w:t>
      </w:r>
      <w:r w:rsidRPr="00DF516B">
        <w:t xml:space="preserve"> 75-80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CARTES, J. E., ELIZALDE, M. &amp; SORBE, J. C. 2001. Contrasting life-histories, secondary production, and trophic structure of Peracarid assemblages of the bathyal suprabenthos from the Bay of Biscay (NE Atlantic) and the Catalan Sea (NW Mediterranean). </w:t>
      </w:r>
      <w:r w:rsidRPr="00DF516B">
        <w:rPr>
          <w:i/>
        </w:rPr>
        <w:t>Deep Sea Research Part I: Oceanographic Research Papers,</w:t>
      </w:r>
      <w:r w:rsidRPr="00DF516B">
        <w:t xml:space="preserve"> 48</w:t>
      </w:r>
      <w:r w:rsidRPr="00DF516B">
        <w:rPr>
          <w:b/>
        </w:rPr>
        <w:t>,</w:t>
      </w:r>
      <w:r w:rsidRPr="00DF516B">
        <w:t xml:space="preserve"> 2209-2232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COLEMAN, C. O. 1989. Burrowing, grooming, and feeding behaviour of </w:t>
      </w:r>
      <w:r w:rsidRPr="00DF516B">
        <w:rPr>
          <w:i/>
        </w:rPr>
        <w:t>Paraceradocus</w:t>
      </w:r>
      <w:r w:rsidRPr="00DF516B">
        <w:t xml:space="preserve">, an antarctic amphipod genus (Crustacea). </w:t>
      </w:r>
      <w:r w:rsidRPr="00DF516B">
        <w:rPr>
          <w:i/>
        </w:rPr>
        <w:t>Polar Biology,</w:t>
      </w:r>
      <w:r w:rsidRPr="00DF516B">
        <w:t xml:space="preserve"> 10</w:t>
      </w:r>
      <w:r w:rsidRPr="00DF516B">
        <w:rPr>
          <w:b/>
        </w:rPr>
        <w:t>,</w:t>
      </w:r>
      <w:r w:rsidRPr="00DF516B">
        <w:t xml:space="preserve"> 43-48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COLEMAN, C. O. 1998. </w:t>
      </w:r>
      <w:r w:rsidRPr="00DF516B">
        <w:rPr>
          <w:i/>
        </w:rPr>
        <w:t>Amathillopsis charlottae</w:t>
      </w:r>
      <w:r w:rsidRPr="00DF516B">
        <w:t xml:space="preserve"> n. sp., first record of Amathillopsidae (Crustacea, Amphipoda) from the Antarctic Ocean. </w:t>
      </w:r>
      <w:r w:rsidRPr="00DF516B">
        <w:rPr>
          <w:i/>
        </w:rPr>
        <w:t>Bulletin Zoologisch Museum,</w:t>
      </w:r>
      <w:r w:rsidRPr="00DF516B">
        <w:t xml:space="preserve"> 16</w:t>
      </w:r>
      <w:r w:rsidRPr="00DF516B">
        <w:rPr>
          <w:b/>
        </w:rPr>
        <w:t>,</w:t>
      </w:r>
      <w:r w:rsidRPr="00DF516B">
        <w:t xml:space="preserve"> 25-31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COSTELLO, M. J. &amp; MYERS, A. A. 1987. Amphipod fauna of the sponges </w:t>
      </w:r>
      <w:r w:rsidRPr="00DF516B">
        <w:rPr>
          <w:i/>
        </w:rPr>
        <w:t>Halichondria panicea</w:t>
      </w:r>
      <w:r w:rsidRPr="00DF516B">
        <w:t xml:space="preserve"> and </w:t>
      </w:r>
      <w:r w:rsidRPr="00DF516B">
        <w:rPr>
          <w:i/>
        </w:rPr>
        <w:t>Hymeniacidon perleve</w:t>
      </w:r>
      <w:r w:rsidRPr="00DF516B">
        <w:t xml:space="preserve"> in Lough Hyne, Ireland. </w:t>
      </w:r>
      <w:r w:rsidRPr="00DF516B">
        <w:rPr>
          <w:i/>
        </w:rPr>
        <w:t>Marine Ecology Progress Series,</w:t>
      </w:r>
      <w:r w:rsidRPr="00DF516B">
        <w:t xml:space="preserve"> 41</w:t>
      </w:r>
      <w:r w:rsidRPr="00DF516B">
        <w:rPr>
          <w:b/>
        </w:rPr>
        <w:t>,</w:t>
      </w:r>
      <w:r w:rsidRPr="00DF516B">
        <w:t xml:space="preserve"> 115-121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CUNHA, M. R. &amp; WILSON, G. D. F. 2003. Haplomunnidae (Crustacea: Isopoda) reviewed, with a description of an intact specimen of </w:t>
      </w:r>
      <w:r w:rsidRPr="00DF516B">
        <w:rPr>
          <w:i/>
        </w:rPr>
        <w:t>Thylakogaster</w:t>
      </w:r>
      <w:r w:rsidRPr="00DF516B">
        <w:t xml:space="preserve"> Wilson &amp; Hessler, 1974. </w:t>
      </w:r>
      <w:r w:rsidRPr="00DF516B">
        <w:rPr>
          <w:i/>
        </w:rPr>
        <w:t>Zootaxa,</w:t>
      </w:r>
      <w:r w:rsidRPr="00DF516B">
        <w:t xml:space="preserve"> 326</w:t>
      </w:r>
      <w:r w:rsidRPr="00DF516B">
        <w:rPr>
          <w:b/>
        </w:rPr>
        <w:t>,</w:t>
      </w:r>
      <w:r w:rsidRPr="00DF516B">
        <w:t xml:space="preserve"> 1-16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D'UDEKEM D'ACOZ, C. 2006. On a new </w:t>
      </w:r>
      <w:r w:rsidRPr="00DF516B">
        <w:rPr>
          <w:i/>
        </w:rPr>
        <w:t>Melphidippa</w:t>
      </w:r>
      <w:r w:rsidRPr="00DF516B">
        <w:t xml:space="preserve"> species from Svalbard (Amphipoda, Melphidippidae). </w:t>
      </w:r>
      <w:r w:rsidRPr="00DF516B">
        <w:rPr>
          <w:i/>
        </w:rPr>
        <w:t>Crustaceana,</w:t>
      </w:r>
      <w:r w:rsidRPr="00DF516B">
        <w:t xml:space="preserve"> 79</w:t>
      </w:r>
      <w:r w:rsidRPr="00DF516B">
        <w:rPr>
          <w:b/>
        </w:rPr>
        <w:t>,</w:t>
      </w:r>
      <w:r w:rsidRPr="00DF516B">
        <w:t xml:space="preserve"> 489-499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DAHL, E. 1964. The amphipod genus </w:t>
      </w:r>
      <w:r w:rsidRPr="00DF516B">
        <w:rPr>
          <w:i/>
        </w:rPr>
        <w:t>Acidostoma</w:t>
      </w:r>
      <w:r w:rsidRPr="00DF516B">
        <w:t xml:space="preserve">. </w:t>
      </w:r>
      <w:r w:rsidRPr="00DF516B">
        <w:rPr>
          <w:i/>
        </w:rPr>
        <w:t>In:</w:t>
      </w:r>
      <w:r w:rsidRPr="00DF516B">
        <w:t xml:space="preserve"> BOSCHMA, H. (ed.) </w:t>
      </w:r>
      <w:r w:rsidRPr="00DF516B">
        <w:rPr>
          <w:i/>
        </w:rPr>
        <w:t>Feestbundel.</w:t>
      </w:r>
      <w:r w:rsidRPr="00DF516B">
        <w:t xml:space="preserve"> Leiden, Netherlands: E.J.Brill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DAUBY, P., SCAILTEUR, Y. &amp; DE BROYER, C. 2001. Trophic diversity within the eastern Weddell Sea amphipod community. </w:t>
      </w:r>
      <w:r w:rsidRPr="00DF516B">
        <w:rPr>
          <w:i/>
        </w:rPr>
        <w:t>Hydrobiologia,</w:t>
      </w:r>
      <w:r w:rsidRPr="00DF516B">
        <w:t xml:space="preserve"> 443</w:t>
      </w:r>
      <w:r w:rsidRPr="00DF516B">
        <w:rPr>
          <w:b/>
        </w:rPr>
        <w:t>,</w:t>
      </w:r>
      <w:r w:rsidRPr="00DF516B">
        <w:t xml:space="preserve"> 69-86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DAUVIN, J.-C. &amp; BELLAN-SANTINI, D. 1990. An overview of the amphipod genus Haploops (Ampeliscidae). </w:t>
      </w:r>
      <w:r w:rsidRPr="00DF516B">
        <w:rPr>
          <w:i/>
        </w:rPr>
        <w:t>Journal of the Marine Biological Association of the United Kingdom,</w:t>
      </w:r>
      <w:r w:rsidRPr="00DF516B">
        <w:t xml:space="preserve"> 70</w:t>
      </w:r>
      <w:r w:rsidRPr="00DF516B">
        <w:rPr>
          <w:b/>
        </w:rPr>
        <w:t>,</w:t>
      </w:r>
      <w:r w:rsidRPr="00DF516B">
        <w:t xml:space="preserve"> 887-903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DE BROYER, C., NYSSEN, F. &amp; DAUBY, P. 2004. The crustacean scavenger guild in Antarctic shelf, bathyal and abyssal communities. </w:t>
      </w:r>
      <w:r w:rsidRPr="00DF516B">
        <w:rPr>
          <w:i/>
        </w:rPr>
        <w:t>Deep Sea Research Part II: Topical Studies in Oceanography,</w:t>
      </w:r>
      <w:r w:rsidRPr="00DF516B">
        <w:t xml:space="preserve"> 51</w:t>
      </w:r>
      <w:r w:rsidRPr="00DF516B">
        <w:rPr>
          <w:b/>
        </w:rPr>
        <w:t>,</w:t>
      </w:r>
      <w:r w:rsidRPr="00DF516B">
        <w:t xml:space="preserve"> 1733-1752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DIXON, A. Y. 1944. Notes on certain aspects of the biology of </w:t>
      </w:r>
      <w:r w:rsidRPr="00DF516B">
        <w:rPr>
          <w:i/>
        </w:rPr>
        <w:t>Cumopsis goodsiri</w:t>
      </w:r>
      <w:r w:rsidRPr="00DF516B">
        <w:t xml:space="preserve"> (Van Beneden) and some other cumaceans in relation to their environment. </w:t>
      </w:r>
      <w:r w:rsidRPr="00DF516B">
        <w:rPr>
          <w:i/>
        </w:rPr>
        <w:t>Journal of the Marine Biological Association of the United Kingdom,</w:t>
      </w:r>
      <w:r w:rsidRPr="00DF516B">
        <w:t xml:space="preserve"> 26</w:t>
      </w:r>
      <w:r w:rsidRPr="00DF516B">
        <w:rPr>
          <w:b/>
        </w:rPr>
        <w:t>,</w:t>
      </w:r>
      <w:r w:rsidRPr="00DF516B">
        <w:t xml:space="preserve"> 61-71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DIXON, I. M. T. &amp; MOORE, P. G. 1997. A comparative study on the tubes and feeding behaviour of eight species of corophioid Amphipoda and their bearing on phylogenetic relationships within the Corophioidea. </w:t>
      </w:r>
      <w:r w:rsidRPr="00DF516B">
        <w:rPr>
          <w:i/>
        </w:rPr>
        <w:t>Philosophical Transactions of the Royal Society of London. Series B: Biological Sciences,</w:t>
      </w:r>
      <w:r w:rsidRPr="00DF516B">
        <w:t xml:space="preserve"> 352</w:t>
      </w:r>
      <w:r w:rsidRPr="00DF516B">
        <w:rPr>
          <w:b/>
        </w:rPr>
        <w:t>,</w:t>
      </w:r>
      <w:r w:rsidRPr="00DF516B">
        <w:t xml:space="preserve"> 93-112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DUNBAR, M. J. 1957. The determinants of production in the northern seas: a study of the biology of </w:t>
      </w:r>
      <w:r w:rsidRPr="00DF516B">
        <w:rPr>
          <w:i/>
        </w:rPr>
        <w:t>Themisto libellula</w:t>
      </w:r>
      <w:r w:rsidRPr="00DF516B">
        <w:t xml:space="preserve"> Mandt. </w:t>
      </w:r>
      <w:r w:rsidRPr="00DF516B">
        <w:rPr>
          <w:i/>
        </w:rPr>
        <w:t>Canadian Journal of Zoology,</w:t>
      </w:r>
      <w:r w:rsidRPr="00DF516B">
        <w:t xml:space="preserve"> 35</w:t>
      </w:r>
      <w:r w:rsidRPr="00DF516B">
        <w:rPr>
          <w:b/>
        </w:rPr>
        <w:t>,</w:t>
      </w:r>
      <w:r w:rsidRPr="00DF516B">
        <w:t xml:space="preserve"> 797-819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ENEQUIST, P. 1949. </w:t>
      </w:r>
      <w:r w:rsidRPr="00DF516B">
        <w:rPr>
          <w:i/>
        </w:rPr>
        <w:t xml:space="preserve">Studies on the soft-bottom amphipods of the Skagerak, </w:t>
      </w:r>
      <w:r w:rsidRPr="00DF516B">
        <w:t>Stockholm, Sweden, Almquist &amp; Wiksell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FOXON, G. E. H. 1936. XXXVII.—Notes on the natural history of certain sanddwelling Cumacea. </w:t>
      </w:r>
      <w:r w:rsidRPr="00DF516B">
        <w:rPr>
          <w:i/>
        </w:rPr>
        <w:t>Journal of Natural History,</w:t>
      </w:r>
      <w:r w:rsidRPr="00DF516B">
        <w:t xml:space="preserve"> 17</w:t>
      </w:r>
      <w:r w:rsidRPr="00DF516B">
        <w:rPr>
          <w:b/>
        </w:rPr>
        <w:t>,</w:t>
      </w:r>
      <w:r w:rsidRPr="00DF516B">
        <w:t xml:space="preserve"> 377-393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FRUTOS, I., SORBE, J. C. &amp; JUNOY, J. 2011. The first blind </w:t>
      </w:r>
      <w:r w:rsidRPr="00DF516B">
        <w:rPr>
          <w:i/>
        </w:rPr>
        <w:t>Paranthura</w:t>
      </w:r>
      <w:r w:rsidRPr="00DF516B">
        <w:t xml:space="preserve"> species (Crustacea, Isopoda, Paranthuridae) from the'El Cachucho'Marine Protected Area (Le Danois Bank, southern Bay of Biscay). </w:t>
      </w:r>
      <w:r w:rsidRPr="00DF516B">
        <w:rPr>
          <w:i/>
        </w:rPr>
        <w:t>Zootaxa,</w:t>
      </w:r>
      <w:r w:rsidRPr="00DF516B">
        <w:t xml:space="preserve"> 2971</w:t>
      </w:r>
      <w:r w:rsidRPr="00DF516B">
        <w:rPr>
          <w:b/>
        </w:rPr>
        <w:t>,</w:t>
      </w:r>
      <w:r w:rsidRPr="00DF516B">
        <w:t xml:space="preserve"> 17-32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lastRenderedPageBreak/>
        <w:t xml:space="preserve">GARDINER, L. F. 1975. The systematics, postmarsupial development, and ecology of the deep-sea family Neotanaidae (Crustacea: Tanaidacea). </w:t>
      </w:r>
      <w:r w:rsidRPr="00DF516B">
        <w:rPr>
          <w:i/>
        </w:rPr>
        <w:t>Smithsonian Contributions to Zoology,</w:t>
      </w:r>
      <w:r w:rsidRPr="00DF516B">
        <w:t xml:space="preserve"> 170</w:t>
      </w:r>
      <w:r w:rsidRPr="00DF516B">
        <w:rPr>
          <w:b/>
        </w:rPr>
        <w:t>,</w:t>
      </w:r>
      <w:r w:rsidRPr="00DF516B">
        <w:t xml:space="preserve"> 1-265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GEORGE, R. Y. 2004. Janirellidae and Dendrotionidae (Crustacea: Isopoda: Asellota) from bathyal and abyssal depths off North Carolina and their evolution. </w:t>
      </w:r>
      <w:r w:rsidRPr="00DF516B">
        <w:rPr>
          <w:i/>
        </w:rPr>
        <w:t>Travaux du Muséum National d’Histoire Naturelle Grigore Antipa,</w:t>
      </w:r>
      <w:r w:rsidRPr="00DF516B">
        <w:t xml:space="preserve"> 47</w:t>
      </w:r>
      <w:r w:rsidRPr="00DF516B">
        <w:rPr>
          <w:b/>
        </w:rPr>
        <w:t>,</w:t>
      </w:r>
      <w:r w:rsidRPr="00DF516B">
        <w:t xml:space="preserve"> 43-73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GREVE, L. 1967. On the tube building of some Tanaidacea. </w:t>
      </w:r>
      <w:r w:rsidRPr="00DF516B">
        <w:rPr>
          <w:i/>
        </w:rPr>
        <w:t>Sarsia,</w:t>
      </w:r>
      <w:r w:rsidRPr="00DF516B">
        <w:t xml:space="preserve"> 29</w:t>
      </w:r>
      <w:r w:rsidRPr="00DF516B">
        <w:rPr>
          <w:b/>
        </w:rPr>
        <w:t>,</w:t>
      </w:r>
      <w:r w:rsidRPr="00DF516B">
        <w:t xml:space="preserve"> 295-298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GUERRA-GARCÍA, J. M., TIERNO DE FIGUEROA, J. M., NAVARRO-BARRANCO, C., ROS, M., SÁNCHEZ-MOYANO, J. E. &amp; MOREIRA, J. 2014. Dietary analysis of the marine Amphipoda (Crustacea: Peracarida) from the Iberian Peninsula. </w:t>
      </w:r>
      <w:r w:rsidRPr="00DF516B">
        <w:rPr>
          <w:i/>
        </w:rPr>
        <w:t>Journal of Sea Research,</w:t>
      </w:r>
      <w:r w:rsidRPr="00DF516B">
        <w:t xml:space="preserve"> 85</w:t>
      </w:r>
      <w:r w:rsidRPr="00DF516B">
        <w:rPr>
          <w:b/>
        </w:rPr>
        <w:t>,</w:t>
      </w:r>
      <w:r w:rsidRPr="00DF516B">
        <w:t xml:space="preserve"> 508-517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GUERRERO KOMMRITZ, J. 2004. </w:t>
      </w:r>
      <w:r w:rsidRPr="00DF516B">
        <w:rPr>
          <w:i/>
        </w:rPr>
        <w:t>Systematik, Phylogenie und Zoogeographie von Tiefsee-Tanaidacea (Crustacea, Malacostraca) des Atlantiks am Beispiel ausgewählter Taxa.</w:t>
      </w:r>
      <w:r w:rsidRPr="00DF516B">
        <w:t xml:space="preserve"> PhD, Universitat Hamburg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GUTU, M. 1980. </w:t>
      </w:r>
      <w:r w:rsidRPr="00DF516B">
        <w:rPr>
          <w:i/>
        </w:rPr>
        <w:t>Pseudosphyrapus</w:t>
      </w:r>
      <w:r w:rsidRPr="00DF516B">
        <w:t xml:space="preserve">, a new genus of a new family (Sphyrapidae) of Monokonophora (Crustacea, Tanaidacea). </w:t>
      </w:r>
      <w:r w:rsidRPr="00DF516B">
        <w:rPr>
          <w:i/>
        </w:rPr>
        <w:t>Travaux du Muséum National d’Histoire Naturelle Grigore Antipa,</w:t>
      </w:r>
      <w:r w:rsidRPr="00DF516B">
        <w:t xml:space="preserve"> 22</w:t>
      </w:r>
      <w:r w:rsidRPr="00DF516B">
        <w:rPr>
          <w:b/>
        </w:rPr>
        <w:t>,</w:t>
      </w:r>
      <w:r w:rsidRPr="00DF516B">
        <w:t xml:space="preserve"> 393-400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HARRISON, K. 1987. Deep-sea asellote isopods of the north-east Atlantic: the family Thambematidae. </w:t>
      </w:r>
      <w:r w:rsidRPr="00DF516B">
        <w:rPr>
          <w:i/>
        </w:rPr>
        <w:t>Zoologica Scripta,</w:t>
      </w:r>
      <w:r w:rsidRPr="00DF516B">
        <w:t xml:space="preserve"> 16</w:t>
      </w:r>
      <w:r w:rsidRPr="00DF516B">
        <w:rPr>
          <w:b/>
        </w:rPr>
        <w:t>,</w:t>
      </w:r>
      <w:r w:rsidRPr="00DF516B">
        <w:t xml:space="preserve"> 51-72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HARRISON, R. J. 1940. On the Biology of the Caprellidae. Growth and moulting of </w:t>
      </w:r>
      <w:r w:rsidRPr="00DF516B">
        <w:rPr>
          <w:i/>
        </w:rPr>
        <w:t>Pseudoprotella phasma</w:t>
      </w:r>
      <w:r w:rsidRPr="00DF516B">
        <w:t xml:space="preserve"> Montagu. </w:t>
      </w:r>
      <w:r w:rsidRPr="00DF516B">
        <w:rPr>
          <w:i/>
        </w:rPr>
        <w:t>Journal of the Marine Biological Association of the United Kingdom,</w:t>
      </w:r>
      <w:r w:rsidRPr="00DF516B">
        <w:t xml:space="preserve"> 24</w:t>
      </w:r>
      <w:r w:rsidRPr="00DF516B">
        <w:rPr>
          <w:b/>
        </w:rPr>
        <w:t>,</w:t>
      </w:r>
      <w:r w:rsidRPr="00DF516B">
        <w:t xml:space="preserve"> 483-493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HASSACK, E. &amp; HOLDICH, D. M. 1987. The tubicolous habit amongst the Tanaidacea (Crustacea, Peracarida) with particular reference to deep-sea species. </w:t>
      </w:r>
      <w:r w:rsidRPr="00DF516B">
        <w:rPr>
          <w:i/>
        </w:rPr>
        <w:t>Zoologica Scripta,</w:t>
      </w:r>
      <w:r w:rsidRPr="00DF516B">
        <w:t xml:space="preserve"> 16</w:t>
      </w:r>
      <w:r w:rsidRPr="00DF516B">
        <w:rPr>
          <w:b/>
        </w:rPr>
        <w:t>,</w:t>
      </w:r>
      <w:r w:rsidRPr="00DF516B">
        <w:t xml:space="preserve"> 223-233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HESSLER, R. R. &amp; STRÖMBERG, J.-O. 1989. Behavior of janiroidean isopods (Asellota), with special reference to deep-sea genera. </w:t>
      </w:r>
      <w:r w:rsidRPr="00DF516B">
        <w:rPr>
          <w:i/>
        </w:rPr>
        <w:t>Sarsia,</w:t>
      </w:r>
      <w:r w:rsidRPr="00DF516B">
        <w:t xml:space="preserve"> 74</w:t>
      </w:r>
      <w:r w:rsidRPr="00DF516B">
        <w:rPr>
          <w:b/>
        </w:rPr>
        <w:t>,</w:t>
      </w:r>
      <w:r w:rsidRPr="00DF516B">
        <w:t xml:space="preserve"> 145-159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HOLDICH, D. M. &amp; BIRD, G. J. 1986. Tanaidacea (Crustacea) from sublittoral waters off West Scotland, including the description of two new genera. </w:t>
      </w:r>
      <w:r w:rsidRPr="00DF516B">
        <w:rPr>
          <w:i/>
        </w:rPr>
        <w:t>Journal of Natural History,</w:t>
      </w:r>
      <w:r w:rsidRPr="00DF516B">
        <w:t xml:space="preserve"> 20</w:t>
      </w:r>
      <w:r w:rsidRPr="00DF516B">
        <w:rPr>
          <w:b/>
        </w:rPr>
        <w:t>,</w:t>
      </w:r>
      <w:r w:rsidRPr="00DF516B">
        <w:t xml:space="preserve"> 79-100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HOLDICH, D. M. &amp; JONES, J. A. 1983. The distribution and ecology of British shallow-water tanaid crustaceans (Peracarida, Tanaidacea). </w:t>
      </w:r>
      <w:r w:rsidRPr="00DF516B">
        <w:rPr>
          <w:i/>
        </w:rPr>
        <w:t>Journal of Natural History,</w:t>
      </w:r>
      <w:r w:rsidRPr="00DF516B">
        <w:t xml:space="preserve"> 17</w:t>
      </w:r>
      <w:r w:rsidRPr="00DF516B">
        <w:rPr>
          <w:b/>
        </w:rPr>
        <w:t>,</w:t>
      </w:r>
      <w:r w:rsidRPr="00DF516B">
        <w:t xml:space="preserve"> 157-183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JOHANSEN, P.-O. &amp; VADER, W. 2015. New and little known species of </w:t>
      </w:r>
      <w:r w:rsidRPr="00DF516B">
        <w:rPr>
          <w:i/>
        </w:rPr>
        <w:t>Lepechinella</w:t>
      </w:r>
      <w:r w:rsidRPr="00DF516B">
        <w:t xml:space="preserve"> (Crustacea, Amphipoda, Lepechinellidae) and an allied new genus </w:t>
      </w:r>
      <w:r w:rsidRPr="00DF516B">
        <w:rPr>
          <w:i/>
        </w:rPr>
        <w:t>Lepesubchela</w:t>
      </w:r>
      <w:r w:rsidRPr="00DF516B">
        <w:t xml:space="preserve"> from the North Atlantic. </w:t>
      </w:r>
      <w:r w:rsidRPr="00DF516B">
        <w:rPr>
          <w:i/>
        </w:rPr>
        <w:t>European Journal of Taxonomy,</w:t>
      </w:r>
      <w:r w:rsidRPr="00DF516B">
        <w:t xml:space="preserve"> 127</w:t>
      </w:r>
      <w:r w:rsidRPr="00DF516B">
        <w:rPr>
          <w:b/>
        </w:rPr>
        <w:t>,</w:t>
      </w:r>
      <w:r w:rsidRPr="00DF516B">
        <w:t xml:space="preserve"> 1-35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JOHNSON, W. S., STEVENS, M. &amp; WATLING, L. 2001. Reproduction and development of marine peracaridans. </w:t>
      </w:r>
      <w:r w:rsidRPr="00DF516B">
        <w:rPr>
          <w:i/>
        </w:rPr>
        <w:t>Advances in marine biology,</w:t>
      </w:r>
      <w:r w:rsidRPr="00DF516B">
        <w:t xml:space="preserve"> 39</w:t>
      </w:r>
      <w:r w:rsidRPr="00DF516B">
        <w:rPr>
          <w:b/>
        </w:rPr>
        <w:t>,</w:t>
      </w:r>
      <w:r w:rsidRPr="00DF516B">
        <w:t xml:space="preserve"> 105-260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JONES, N. S. 1948. The ecology of the Amphipoda of the south of the Isle of Man. </w:t>
      </w:r>
      <w:r w:rsidRPr="00DF516B">
        <w:rPr>
          <w:i/>
        </w:rPr>
        <w:t>Journal of the Marine Biological Association of the United Kingdom,</w:t>
      </w:r>
      <w:r w:rsidRPr="00DF516B">
        <w:t xml:space="preserve"> 27</w:t>
      </w:r>
      <w:r w:rsidRPr="00DF516B">
        <w:rPr>
          <w:b/>
        </w:rPr>
        <w:t>,</w:t>
      </w:r>
      <w:r w:rsidRPr="00DF516B">
        <w:t xml:space="preserve"> 400-439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JUST, J. 2013. </w:t>
      </w:r>
      <w:r w:rsidRPr="00DF516B">
        <w:rPr>
          <w:i/>
        </w:rPr>
        <w:t>Metopa gigas</w:t>
      </w:r>
      <w:r w:rsidRPr="00DF516B">
        <w:t xml:space="preserve"> sp. nov. from southern Greenland, a giant among congeners (Crustacea, Amphipoda, Stenothoidae). </w:t>
      </w:r>
      <w:r w:rsidRPr="00DF516B">
        <w:rPr>
          <w:i/>
        </w:rPr>
        <w:t>Zootaxa,</w:t>
      </w:r>
      <w:r w:rsidRPr="00DF516B">
        <w:t xml:space="preserve"> 3641</w:t>
      </w:r>
      <w:r w:rsidRPr="00DF516B">
        <w:rPr>
          <w:b/>
        </w:rPr>
        <w:t>,</w:t>
      </w:r>
      <w:r w:rsidRPr="00DF516B">
        <w:t xml:space="preserve"> 289-295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KAÏM-MALKA, R. A. 1997. Biology and life cycle of </w:t>
      </w:r>
      <w:r w:rsidRPr="00DF516B">
        <w:rPr>
          <w:i/>
        </w:rPr>
        <w:t>Natatolana borealis</w:t>
      </w:r>
      <w:r w:rsidRPr="00DF516B">
        <w:t xml:space="preserve"> Lilj. 1851, a scavenging isopod from the continental slope of the Mediterranean. </w:t>
      </w:r>
      <w:r w:rsidRPr="00DF516B">
        <w:rPr>
          <w:i/>
        </w:rPr>
        <w:t>Deep Sea Research Part I: Oceanographic Research Papers,</w:t>
      </w:r>
      <w:r w:rsidRPr="00DF516B">
        <w:t xml:space="preserve"> 44</w:t>
      </w:r>
      <w:r w:rsidRPr="00DF516B">
        <w:rPr>
          <w:b/>
        </w:rPr>
        <w:t>,</w:t>
      </w:r>
      <w:r w:rsidRPr="00DF516B">
        <w:t xml:space="preserve"> 2045-2067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KILGALLEN, N. M. 2010. A new Antarctic species of </w:t>
      </w:r>
      <w:r w:rsidRPr="00DF516B">
        <w:rPr>
          <w:i/>
        </w:rPr>
        <w:t>Aristias</w:t>
      </w:r>
      <w:r w:rsidRPr="00DF516B">
        <w:t xml:space="preserve"> Boeck (Crustacea, Amphipoda, Aristiidae), with remarks on the genus in Antarctica. </w:t>
      </w:r>
      <w:r w:rsidRPr="00DF516B">
        <w:rPr>
          <w:i/>
        </w:rPr>
        <w:t>Zootaxa,</w:t>
      </w:r>
      <w:r w:rsidRPr="00DF516B">
        <w:t xml:space="preserve"> 2426</w:t>
      </w:r>
      <w:r w:rsidRPr="00DF516B">
        <w:rPr>
          <w:b/>
        </w:rPr>
        <w:t>,</w:t>
      </w:r>
      <w:r w:rsidRPr="00DF516B">
        <w:t xml:space="preserve"> 43-53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KIM, Y.-H. &amp; LEE, K.-S. 2010. </w:t>
      </w:r>
      <w:r w:rsidRPr="00DF516B">
        <w:rPr>
          <w:i/>
        </w:rPr>
        <w:t>Gammaropsis utinomii</w:t>
      </w:r>
      <w:r w:rsidRPr="00DF516B">
        <w:t xml:space="preserve"> New to Korea (Crustacea: Amphipoda: Photidae). </w:t>
      </w:r>
      <w:r w:rsidRPr="00DF516B">
        <w:rPr>
          <w:i/>
        </w:rPr>
        <w:t>Animal Systematics, Evolution and Diversity,</w:t>
      </w:r>
      <w:r w:rsidRPr="00DF516B">
        <w:t xml:space="preserve"> 26</w:t>
      </w:r>
      <w:r w:rsidRPr="00DF516B">
        <w:rPr>
          <w:b/>
        </w:rPr>
        <w:t>,</w:t>
      </w:r>
      <w:r w:rsidRPr="00DF516B">
        <w:t xml:space="preserve"> 165-170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KRISHNAN, L. &amp; JOHN, P. A. 1974. Observations on the breeding biology of </w:t>
      </w:r>
      <w:r w:rsidRPr="00DF516B">
        <w:rPr>
          <w:i/>
        </w:rPr>
        <w:t>Melita zeylanica</w:t>
      </w:r>
      <w:r w:rsidRPr="00DF516B">
        <w:t xml:space="preserve"> stebbing, a brackish water amphipod. </w:t>
      </w:r>
      <w:r w:rsidRPr="00DF516B">
        <w:rPr>
          <w:i/>
        </w:rPr>
        <w:t>Hydrobiologia,</w:t>
      </w:r>
      <w:r w:rsidRPr="00DF516B">
        <w:t xml:space="preserve"> 44</w:t>
      </w:r>
      <w:r w:rsidRPr="00DF516B">
        <w:rPr>
          <w:b/>
        </w:rPr>
        <w:t>,</w:t>
      </w:r>
      <w:r w:rsidRPr="00DF516B">
        <w:t xml:space="preserve"> 413-430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LARSEN, K. 2007. Family Agathotanaidae Lang, 1971a*. </w:t>
      </w:r>
      <w:r w:rsidRPr="00DF516B">
        <w:rPr>
          <w:i/>
        </w:rPr>
        <w:t>Zootaxa,</w:t>
      </w:r>
      <w:r w:rsidRPr="00DF516B">
        <w:t xml:space="preserve"> 1599</w:t>
      </w:r>
      <w:r w:rsidRPr="00DF516B">
        <w:rPr>
          <w:b/>
        </w:rPr>
        <w:t>,</w:t>
      </w:r>
      <w:r w:rsidRPr="00DF516B">
        <w:t xml:space="preserve"> 41-60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LARSEN, K. 2011. Tanaidaceans (Crustacea) from the Central Pacific Manganese Nodule Province. I. The genera </w:t>
      </w:r>
      <w:r w:rsidRPr="00DF516B">
        <w:rPr>
          <w:i/>
        </w:rPr>
        <w:t>Collettea</w:t>
      </w:r>
      <w:r w:rsidRPr="00DF516B">
        <w:t xml:space="preserve">, </w:t>
      </w:r>
      <w:r w:rsidRPr="00DF516B">
        <w:rPr>
          <w:i/>
        </w:rPr>
        <w:t>Robustochelia</w:t>
      </w:r>
      <w:r w:rsidRPr="00DF516B">
        <w:t xml:space="preserve"> and </w:t>
      </w:r>
      <w:r w:rsidRPr="00DF516B">
        <w:rPr>
          <w:i/>
        </w:rPr>
        <w:t>Tumidochelia</w:t>
      </w:r>
      <w:r w:rsidRPr="00DF516B">
        <w:t xml:space="preserve">. </w:t>
      </w:r>
      <w:r w:rsidRPr="00DF516B">
        <w:rPr>
          <w:i/>
        </w:rPr>
        <w:t>ZooKeys,</w:t>
      </w:r>
      <w:r w:rsidRPr="00DF516B">
        <w:t xml:space="preserve"> 87</w:t>
      </w:r>
      <w:r w:rsidRPr="00DF516B">
        <w:rPr>
          <w:b/>
        </w:rPr>
        <w:t>,</w:t>
      </w:r>
      <w:r w:rsidRPr="00DF516B">
        <w:t xml:space="preserve"> 19-41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lastRenderedPageBreak/>
        <w:t xml:space="preserve">LAVAL, P. 1980. Hyperiid amphipods as crustacean parasitoids associated with gelatinous zooplankton. </w:t>
      </w:r>
      <w:r w:rsidRPr="00DF516B">
        <w:rPr>
          <w:i/>
        </w:rPr>
        <w:t>Oceanography and Marine Biology, an Annual Review,</w:t>
      </w:r>
      <w:r w:rsidRPr="00DF516B">
        <w:t xml:space="preserve"> 18</w:t>
      </w:r>
      <w:r w:rsidRPr="00DF516B">
        <w:rPr>
          <w:b/>
        </w:rPr>
        <w:t>,</w:t>
      </w:r>
      <w:r w:rsidRPr="00DF516B">
        <w:t xml:space="preserve"> 11-56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LEGEŻYŃSKA, J., KĘDRA, M. &amp; WALKUSZ, W. 2012. When season does not matter: summer and winter trophic ecology of Arctic amphipods. </w:t>
      </w:r>
      <w:r w:rsidRPr="00DF516B">
        <w:rPr>
          <w:i/>
        </w:rPr>
        <w:t>Hydrobiologia,</w:t>
      </w:r>
      <w:r w:rsidRPr="00DF516B">
        <w:t xml:space="preserve"> 684</w:t>
      </w:r>
      <w:r w:rsidRPr="00DF516B">
        <w:rPr>
          <w:b/>
        </w:rPr>
        <w:t>,</w:t>
      </w:r>
      <w:r w:rsidRPr="00DF516B">
        <w:t xml:space="preserve"> 189-214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LEWIS, J. B. 1992. Abundance, distribution and behavior of a commensal amphipod </w:t>
      </w:r>
      <w:r w:rsidRPr="00DF516B">
        <w:rPr>
          <w:i/>
        </w:rPr>
        <w:t>Stenothoe valida</w:t>
      </w:r>
      <w:r w:rsidRPr="00DF516B">
        <w:t xml:space="preserve"> Dana on the hydrocoral </w:t>
      </w:r>
      <w:r w:rsidRPr="00DF516B">
        <w:rPr>
          <w:i/>
        </w:rPr>
        <w:t>Millepora complanata</w:t>
      </w:r>
      <w:r w:rsidRPr="00DF516B">
        <w:t xml:space="preserve"> Lamarck. </w:t>
      </w:r>
      <w:r w:rsidRPr="00DF516B">
        <w:rPr>
          <w:i/>
        </w:rPr>
        <w:t>Bulletin of Marine Science,</w:t>
      </w:r>
      <w:r w:rsidRPr="00DF516B">
        <w:t xml:space="preserve"> 51</w:t>
      </w:r>
      <w:r w:rsidRPr="00DF516B">
        <w:rPr>
          <w:b/>
        </w:rPr>
        <w:t>,</w:t>
      </w:r>
      <w:r w:rsidRPr="00DF516B">
        <w:t xml:space="preserve"> 245-249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LINCOLN, R. J. 1979. </w:t>
      </w:r>
      <w:r w:rsidRPr="00DF516B">
        <w:rPr>
          <w:i/>
        </w:rPr>
        <w:t xml:space="preserve">British marine amphipoda: Gammaridea, </w:t>
      </w:r>
      <w:r w:rsidRPr="00DF516B">
        <w:t>London, UK, British Museum (Natural History)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LÖRZ, A.-N. 2010. Trench treasures: the genus </w:t>
      </w:r>
      <w:r w:rsidRPr="00DF516B">
        <w:rPr>
          <w:i/>
        </w:rPr>
        <w:t>Princaxelia</w:t>
      </w:r>
      <w:r w:rsidRPr="00DF516B">
        <w:t xml:space="preserve"> (Pardaliscidae, Amphipoda). </w:t>
      </w:r>
      <w:r w:rsidRPr="00DF516B">
        <w:rPr>
          <w:i/>
        </w:rPr>
        <w:t>Zoologica baetica,</w:t>
      </w:r>
      <w:r w:rsidRPr="00DF516B">
        <w:t xml:space="preserve"> 21</w:t>
      </w:r>
      <w:r w:rsidRPr="00DF516B">
        <w:rPr>
          <w:b/>
        </w:rPr>
        <w:t>,</w:t>
      </w:r>
      <w:r w:rsidRPr="00DF516B">
        <w:t xml:space="preserve"> 65-84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MARLIN. 2006. </w:t>
      </w:r>
      <w:r w:rsidRPr="00DF516B">
        <w:rPr>
          <w:i/>
        </w:rPr>
        <w:t xml:space="preserve">Biological traits information catalogue </w:t>
      </w:r>
      <w:r w:rsidRPr="00DF516B">
        <w:t xml:space="preserve">[Online]. Plymouth: Marine Biological Association of the United Kingdom. Available: </w:t>
      </w:r>
      <w:hyperlink r:id="rId6" w:history="1">
        <w:r w:rsidRPr="00DF516B">
          <w:rPr>
            <w:rStyle w:val="Hyperlink"/>
          </w:rPr>
          <w:t>www.marlin.ac.uk/biotic</w:t>
        </w:r>
      </w:hyperlink>
      <w:r w:rsidRPr="00DF516B">
        <w:t xml:space="preserve"> [Accessed September 2016]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MATTSON, S. &amp; CEDHAGEN, T. 1989. Aspects of the behaviour and ecology of </w:t>
      </w:r>
      <w:r w:rsidRPr="00DF516B">
        <w:rPr>
          <w:i/>
        </w:rPr>
        <w:t>Dyopedos monacanthus</w:t>
      </w:r>
      <w:r w:rsidRPr="00DF516B">
        <w:t xml:space="preserve"> (Metzger) and </w:t>
      </w:r>
      <w:r w:rsidRPr="00DF516B">
        <w:rPr>
          <w:i/>
        </w:rPr>
        <w:t>D. porrectus</w:t>
      </w:r>
      <w:r w:rsidRPr="00DF516B">
        <w:t xml:space="preserve"> Bate, with comparative notes on </w:t>
      </w:r>
      <w:r w:rsidRPr="00DF516B">
        <w:rPr>
          <w:i/>
        </w:rPr>
        <w:t>Dulichia tuberculata</w:t>
      </w:r>
      <w:r w:rsidRPr="00DF516B">
        <w:t xml:space="preserve"> Boeck (Crustacea: Amphipoda: Podoceridae). </w:t>
      </w:r>
      <w:r w:rsidRPr="00DF516B">
        <w:rPr>
          <w:i/>
        </w:rPr>
        <w:t>Journal of Experimental Marine Biology and Ecology,</w:t>
      </w:r>
      <w:r w:rsidRPr="00DF516B">
        <w:t xml:space="preserve"> 127</w:t>
      </w:r>
      <w:r w:rsidRPr="00DF516B">
        <w:rPr>
          <w:b/>
        </w:rPr>
        <w:t>,</w:t>
      </w:r>
      <w:r w:rsidRPr="00DF516B">
        <w:t xml:space="preserve"> 253-272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MCLELLAND, J. A. 2008. </w:t>
      </w:r>
      <w:r w:rsidRPr="00DF516B">
        <w:rPr>
          <w:i/>
        </w:rPr>
        <w:t>A systematic and taxonomic review of the family Pseudotanaidae (Crustacea: Peracarida: Tanaidacea) based primarily on morphometric cladistic analyses.</w:t>
      </w:r>
      <w:r w:rsidRPr="00DF516B">
        <w:t xml:space="preserve"> Doctor of Philosophy, University of Southern Mississippi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MENZIES, R. J. 1962. On the food and feeding habits of abyssal organisms as exemplified by the Isopoda. </w:t>
      </w:r>
      <w:r w:rsidRPr="00DF516B">
        <w:rPr>
          <w:i/>
        </w:rPr>
        <w:t>Internationale Revue der gesamten Hydrobiologie und Hydrographie,</w:t>
      </w:r>
      <w:r w:rsidRPr="00DF516B">
        <w:t xml:space="preserve"> 47</w:t>
      </w:r>
      <w:r w:rsidRPr="00DF516B">
        <w:rPr>
          <w:b/>
        </w:rPr>
        <w:t>,</w:t>
      </w:r>
      <w:r w:rsidRPr="00DF516B">
        <w:t xml:space="preserve"> 339-358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MURADIAN-CIAMICIAN, Z. 1980. On some species belonging to the genus </w:t>
      </w:r>
      <w:r w:rsidRPr="00DF516B">
        <w:rPr>
          <w:i/>
        </w:rPr>
        <w:t>Campylaspis</w:t>
      </w:r>
      <w:r w:rsidRPr="00DF516B">
        <w:t xml:space="preserve"> (Cumacea, Nannastacidae) from the collections of the Natural History Museum Grigore Antipa. </w:t>
      </w:r>
      <w:r w:rsidRPr="00DF516B">
        <w:rPr>
          <w:i/>
        </w:rPr>
        <w:t>Travaux du Muséum d’Histoire Naturelle Grigore Antipa,</w:t>
      </w:r>
      <w:r w:rsidRPr="00DF516B">
        <w:t xml:space="preserve"> 21</w:t>
      </w:r>
      <w:r w:rsidRPr="00DF516B">
        <w:rPr>
          <w:b/>
        </w:rPr>
        <w:t>,</w:t>
      </w:r>
      <w:r w:rsidRPr="00DF516B">
        <w:t xml:space="preserve"> 73-88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NYSSEN, F., BREY, T., LEPOINT, G., BOUQUEGNEAU, J.-M., DE BROYER, C. &amp; DAUBY, P. 2002. A stable isotope approach to the eastern Weddell Sea trophic web: focus on benthic amphipods. </w:t>
      </w:r>
      <w:r w:rsidRPr="00DF516B">
        <w:rPr>
          <w:i/>
        </w:rPr>
        <w:t>Polar Biology,</w:t>
      </w:r>
      <w:r w:rsidRPr="00DF516B">
        <w:t xml:space="preserve"> 25</w:t>
      </w:r>
      <w:r w:rsidRPr="00DF516B">
        <w:rPr>
          <w:b/>
        </w:rPr>
        <w:t>,</w:t>
      </w:r>
      <w:r w:rsidRPr="00DF516B">
        <w:t xml:space="preserve"> 280-287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OAKDEN, J. M. 1984. Feeding and substrate preference in five species of phoxocephalid amphipods from central California. </w:t>
      </w:r>
      <w:r w:rsidRPr="00DF516B">
        <w:rPr>
          <w:i/>
        </w:rPr>
        <w:t>Journal of Crustacean Biology,</w:t>
      </w:r>
      <w:r w:rsidRPr="00DF516B">
        <w:t xml:space="preserve"> 4</w:t>
      </w:r>
      <w:r w:rsidRPr="00DF516B">
        <w:rPr>
          <w:b/>
        </w:rPr>
        <w:t>,</w:t>
      </w:r>
      <w:r w:rsidRPr="00DF516B">
        <w:t xml:space="preserve"> 233-247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OLIVER, J. S., OAKDEN, J. M. &amp; SLATTERY, P. N. 1982. Phoxocephalid amphipod crustaceans as predators on larvae and juveniles in marine soft-bottom communities. </w:t>
      </w:r>
      <w:r w:rsidRPr="00DF516B">
        <w:rPr>
          <w:i/>
        </w:rPr>
        <w:t>Marine ecology progress series,</w:t>
      </w:r>
      <w:r w:rsidRPr="00DF516B">
        <w:t xml:space="preserve"> 7</w:t>
      </w:r>
      <w:r w:rsidRPr="00DF516B">
        <w:rPr>
          <w:b/>
        </w:rPr>
        <w:t>,</w:t>
      </w:r>
      <w:r w:rsidRPr="00DF516B">
        <w:t xml:space="preserve"> 179-184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POORE, G. C. B. &amp; BRUCE, N. L. 2012. Global diversity of marine isopods (except Asellota and crustacean symbionts). </w:t>
      </w:r>
      <w:r w:rsidRPr="00DF516B">
        <w:rPr>
          <w:i/>
        </w:rPr>
        <w:t>PLoS One,</w:t>
      </w:r>
      <w:r w:rsidRPr="00DF516B">
        <w:t xml:space="preserve"> 7</w:t>
      </w:r>
      <w:r w:rsidRPr="00DF516B">
        <w:rPr>
          <w:b/>
        </w:rPr>
        <w:t>,</w:t>
      </w:r>
      <w:r w:rsidRPr="00DF516B">
        <w:t xml:space="preserve"> e43529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POULIN, R. &amp; HAMILTON, W. J. 1995. Ecological determinants of body size and clutch size in amphipods: a comparative approach. </w:t>
      </w:r>
      <w:r w:rsidRPr="00DF516B">
        <w:rPr>
          <w:i/>
        </w:rPr>
        <w:t>Functional Ecology,</w:t>
      </w:r>
      <w:r w:rsidRPr="00DF516B">
        <w:t xml:space="preserve"> 9</w:t>
      </w:r>
      <w:r w:rsidRPr="00DF516B">
        <w:rPr>
          <w:b/>
        </w:rPr>
        <w:t>,</w:t>
      </w:r>
      <w:r w:rsidRPr="00DF516B">
        <w:t xml:space="preserve"> 364-370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REIDENAUER, J. A. &amp; THISTLE, D. 1985. The tanaid fauna from a region of the deep north-atlantic where near-bottom current velocities are high. </w:t>
      </w:r>
      <w:r w:rsidRPr="00DF516B">
        <w:rPr>
          <w:i/>
        </w:rPr>
        <w:t>Oceanologica Acta,</w:t>
      </w:r>
      <w:r w:rsidRPr="00DF516B">
        <w:t xml:space="preserve"> 8</w:t>
      </w:r>
      <w:r w:rsidRPr="00DF516B">
        <w:rPr>
          <w:b/>
        </w:rPr>
        <w:t>,</w:t>
      </w:r>
      <w:r w:rsidRPr="00DF516B">
        <w:t xml:space="preserve"> 355-360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RIEHL, T., BOBER, S., VOLTSKI, I., MALYUTINA, M. V. &amp; BRANDT, A. 2016. Caught in the act: an abyssal isopod collected while feeding on Komokiaceae. </w:t>
      </w:r>
      <w:r w:rsidRPr="00DF516B">
        <w:rPr>
          <w:i/>
        </w:rPr>
        <w:t>Marine Biodiversity</w:t>
      </w:r>
      <w:r w:rsidRPr="00DF516B">
        <w:rPr>
          <w:b/>
        </w:rPr>
        <w:t>,</w:t>
      </w:r>
      <w:r w:rsidRPr="00DF516B">
        <w:t xml:space="preserve"> 1-2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SAINTE-MARIE, B. 1986. Feeding and swimming of lysianassid amphipods in a shallow cold-water bay. </w:t>
      </w:r>
      <w:r w:rsidRPr="00DF516B">
        <w:rPr>
          <w:i/>
        </w:rPr>
        <w:t>Marine Biology,</w:t>
      </w:r>
      <w:r w:rsidRPr="00DF516B">
        <w:t xml:space="preserve"> 91</w:t>
      </w:r>
      <w:r w:rsidRPr="00DF516B">
        <w:rPr>
          <w:b/>
        </w:rPr>
        <w:t>,</w:t>
      </w:r>
      <w:r w:rsidRPr="00DF516B">
        <w:t xml:space="preserve"> 219-229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SAINTE-MARIE, B. 1991. A review of the reproductive bionomics of aquatic gammaridean amphipods: variation of life history traits with latitude, depth, salinity and superfamily. </w:t>
      </w:r>
      <w:r w:rsidRPr="00DF516B">
        <w:rPr>
          <w:i/>
        </w:rPr>
        <w:t>Hydrobiologia,</w:t>
      </w:r>
      <w:r w:rsidRPr="00DF516B">
        <w:t xml:space="preserve"> 223</w:t>
      </w:r>
      <w:r w:rsidRPr="00DF516B">
        <w:rPr>
          <w:b/>
        </w:rPr>
        <w:t>,</w:t>
      </w:r>
      <w:r w:rsidRPr="00DF516B">
        <w:t xml:space="preserve"> 189-227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SAINTE-MARIE, B. 1992. Foraging of scavenging deep-sea lysianassoid amphipods. </w:t>
      </w:r>
      <w:r w:rsidRPr="00DF516B">
        <w:rPr>
          <w:i/>
        </w:rPr>
        <w:t>In:</w:t>
      </w:r>
      <w:r w:rsidRPr="00DF516B">
        <w:t xml:space="preserve"> ROWE, G. T. &amp; PARIENTE, V. (eds.) </w:t>
      </w:r>
      <w:r w:rsidRPr="00DF516B">
        <w:rPr>
          <w:i/>
        </w:rPr>
        <w:t>Deep-Sea Food Chains and the Global Carbon Cycle.</w:t>
      </w:r>
      <w:r w:rsidRPr="00DF516B">
        <w:t xml:space="preserve"> Dordrecht: Springer Netherlands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lastRenderedPageBreak/>
        <w:t xml:space="preserve">SCHULTZ, G. A. 1969. </w:t>
      </w:r>
      <w:r w:rsidRPr="00DF516B">
        <w:rPr>
          <w:i/>
        </w:rPr>
        <w:t xml:space="preserve">How to know the marine isopod crustaceans, </w:t>
      </w:r>
      <w:r w:rsidRPr="00DF516B">
        <w:t>Dubuque, USA, WM. C. Brown Company Publishers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SCIPIONE, M. B. 2013. Do studies of functional groups give more insight to amphipod biodiversity? </w:t>
      </w:r>
      <w:r w:rsidRPr="00DF516B">
        <w:rPr>
          <w:i/>
        </w:rPr>
        <w:t>Crustaceana,</w:t>
      </w:r>
      <w:r w:rsidRPr="00DF516B">
        <w:t xml:space="preserve"> 86</w:t>
      </w:r>
      <w:r w:rsidRPr="00DF516B">
        <w:rPr>
          <w:b/>
        </w:rPr>
        <w:t>,</w:t>
      </w:r>
      <w:r w:rsidRPr="00DF516B">
        <w:t xml:space="preserve"> 955-1006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SHEADER, M., VAN DOVER, C. L. &amp; SHANK, T. M. 2000. Structure and function of </w:t>
      </w:r>
      <w:r w:rsidRPr="00DF516B">
        <w:rPr>
          <w:i/>
        </w:rPr>
        <w:t>Halice hesmonectes</w:t>
      </w:r>
      <w:r w:rsidRPr="00DF516B">
        <w:t xml:space="preserve"> (Amphipoda: Pardaliscidae) swarms from hydrothermal vents in the eastern Pacific. </w:t>
      </w:r>
      <w:r w:rsidRPr="00DF516B">
        <w:rPr>
          <w:i/>
        </w:rPr>
        <w:t>Marine Biology,</w:t>
      </w:r>
      <w:r w:rsidRPr="00DF516B">
        <w:t xml:space="preserve"> 136</w:t>
      </w:r>
      <w:r w:rsidRPr="00DF516B">
        <w:rPr>
          <w:b/>
        </w:rPr>
        <w:t>,</w:t>
      </w:r>
      <w:r w:rsidRPr="00DF516B">
        <w:t xml:space="preserve"> 901-911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SHILLAKER, R. O. &amp; MOORE, P. G. 1987. The biology of brooding in the amphipods </w:t>
      </w:r>
      <w:r w:rsidRPr="00DF516B">
        <w:rPr>
          <w:i/>
        </w:rPr>
        <w:t>Lembos websteri</w:t>
      </w:r>
      <w:r w:rsidRPr="00DF516B">
        <w:t xml:space="preserve"> Bate and </w:t>
      </w:r>
      <w:r w:rsidRPr="00DF516B">
        <w:rPr>
          <w:i/>
        </w:rPr>
        <w:t>Corophium bonnellii</w:t>
      </w:r>
      <w:r w:rsidRPr="00DF516B">
        <w:t xml:space="preserve"> Milne Edwards. </w:t>
      </w:r>
      <w:r w:rsidRPr="00DF516B">
        <w:rPr>
          <w:i/>
        </w:rPr>
        <w:t>Journal of Experimental Marine Biology and Ecology,</w:t>
      </w:r>
      <w:r w:rsidRPr="00DF516B">
        <w:t xml:space="preserve"> 110</w:t>
      </w:r>
      <w:r w:rsidRPr="00DF516B">
        <w:rPr>
          <w:b/>
        </w:rPr>
        <w:t>,</w:t>
      </w:r>
      <w:r w:rsidRPr="00DF516B">
        <w:t xml:space="preserve"> 113-132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SMIT, N. J. &amp; DAVIES, A. J. 2004. The curious life-style of the parasitic stages of gnathiid isopods. </w:t>
      </w:r>
      <w:r w:rsidRPr="00DF516B">
        <w:rPr>
          <w:i/>
        </w:rPr>
        <w:t>Advances in Parasitology,</w:t>
      </w:r>
      <w:r w:rsidRPr="00DF516B">
        <w:t xml:space="preserve"> 58</w:t>
      </w:r>
      <w:r w:rsidRPr="00DF516B">
        <w:rPr>
          <w:b/>
        </w:rPr>
        <w:t>,</w:t>
      </w:r>
      <w:r w:rsidRPr="00DF516B">
        <w:t xml:space="preserve"> 289-391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SOTO, J. M. R. &amp; MINCARONE, M. M. 2001. Distribution and morphology of the giant isopods </w:t>
      </w:r>
      <w:r w:rsidRPr="00DF516B">
        <w:rPr>
          <w:i/>
        </w:rPr>
        <w:t>Bathynomus giganteus</w:t>
      </w:r>
      <w:r w:rsidRPr="00DF516B">
        <w:t xml:space="preserve"> and </w:t>
      </w:r>
      <w:r w:rsidRPr="00DF516B">
        <w:rPr>
          <w:i/>
        </w:rPr>
        <w:t>Bathynomus miyarei</w:t>
      </w:r>
      <w:r w:rsidRPr="00DF516B">
        <w:t xml:space="preserve"> (Flabellifera, Cirolanidae) off southern Brazil. </w:t>
      </w:r>
      <w:r w:rsidRPr="00DF516B">
        <w:rPr>
          <w:i/>
        </w:rPr>
        <w:t>Mare Magnum,</w:t>
      </w:r>
      <w:r w:rsidRPr="00DF516B">
        <w:t xml:space="preserve"> 1</w:t>
      </w:r>
      <w:r w:rsidRPr="00DF516B">
        <w:rPr>
          <w:b/>
        </w:rPr>
        <w:t>,</w:t>
      </w:r>
      <w:r w:rsidRPr="00DF516B">
        <w:t xml:space="preserve"> 141-145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STODDART, H. E. &amp; LOWRY, J. K. 2012. Revision of the lysianassoid genera </w:t>
      </w:r>
      <w:r w:rsidRPr="00DF516B">
        <w:rPr>
          <w:i/>
        </w:rPr>
        <w:t>Acidostoma</w:t>
      </w:r>
      <w:r w:rsidRPr="00DF516B">
        <w:t xml:space="preserve"> and </w:t>
      </w:r>
      <w:r w:rsidRPr="00DF516B">
        <w:rPr>
          <w:i/>
        </w:rPr>
        <w:t>Shackletonia</w:t>
      </w:r>
      <w:r w:rsidRPr="00DF516B">
        <w:t xml:space="preserve"> (Crustacea: Amphipoda: Acidostomatidae fam. nov.). </w:t>
      </w:r>
      <w:r w:rsidRPr="00DF516B">
        <w:rPr>
          <w:i/>
        </w:rPr>
        <w:t>Zootaxa,</w:t>
      </w:r>
      <w:r w:rsidRPr="00DF516B">
        <w:t xml:space="preserve"> 3307</w:t>
      </w:r>
      <w:r w:rsidRPr="00DF516B">
        <w:rPr>
          <w:b/>
        </w:rPr>
        <w:t>,</w:t>
      </w:r>
      <w:r w:rsidRPr="00DF516B">
        <w:t xml:space="preserve"> 1-34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SVAVARSSON, J. &amp; DAVÍDSDÓTTIR, B. 1995. </w:t>
      </w:r>
      <w:r w:rsidRPr="00DF516B">
        <w:rPr>
          <w:i/>
        </w:rPr>
        <w:t>Cibicides spp</w:t>
      </w:r>
      <w:r w:rsidRPr="00DF516B">
        <w:t xml:space="preserve">. (Protozoa, Foraminifera) as epizoites on the Arctic antenna-brooding </w:t>
      </w:r>
      <w:r w:rsidRPr="00DF516B">
        <w:rPr>
          <w:i/>
        </w:rPr>
        <w:t>Arcturus baffini</w:t>
      </w:r>
      <w:r w:rsidRPr="00DF516B">
        <w:t xml:space="preserve"> (Crustacea, Isopoda, Valvifera). </w:t>
      </w:r>
      <w:r w:rsidRPr="00DF516B">
        <w:rPr>
          <w:i/>
        </w:rPr>
        <w:t>Polar Biology,</w:t>
      </w:r>
      <w:r w:rsidRPr="00DF516B">
        <w:t xml:space="preserve"> 15</w:t>
      </w:r>
      <w:r w:rsidRPr="00DF516B">
        <w:rPr>
          <w:b/>
        </w:rPr>
        <w:t>,</w:t>
      </w:r>
      <w:r w:rsidRPr="00DF516B">
        <w:t xml:space="preserve"> 569-574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SVAVARSSON, J., GUDMUNDSSON, G. &amp; BRATTEGARD, T. 1993. Feeding by asellote isopods (Crustacea) on foraminifers (Protozoa) in the deep sea. </w:t>
      </w:r>
      <w:r w:rsidRPr="00DF516B">
        <w:rPr>
          <w:i/>
        </w:rPr>
        <w:t>Deep Sea Research Part I: Oceanographic Research Papers,</w:t>
      </w:r>
      <w:r w:rsidRPr="00DF516B">
        <w:t xml:space="preserve"> 40</w:t>
      </w:r>
      <w:r w:rsidRPr="00DF516B">
        <w:rPr>
          <w:b/>
        </w:rPr>
        <w:t>,</w:t>
      </w:r>
      <w:r w:rsidRPr="00DF516B">
        <w:t xml:space="preserve"> 1225-1239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TANDBERG, A. H., RAPP, H. T., SCHANDER, C., VADER, W., SWEETMAN, A. K. &amp; BERGE, J. 2012. </w:t>
      </w:r>
      <w:r w:rsidRPr="00DF516B">
        <w:rPr>
          <w:i/>
        </w:rPr>
        <w:t>Exitomelita sigynae</w:t>
      </w:r>
      <w:r w:rsidRPr="00DF516B">
        <w:t xml:space="preserve"> gen. et sp. nov.: a new amphipod from the Arctic Loki Castle vent field with potential gill ectosymbionts. </w:t>
      </w:r>
      <w:r w:rsidRPr="00DF516B">
        <w:rPr>
          <w:i/>
        </w:rPr>
        <w:t>Polar Biology,</w:t>
      </w:r>
      <w:r w:rsidRPr="00DF516B">
        <w:t xml:space="preserve"> 35</w:t>
      </w:r>
      <w:r w:rsidRPr="00DF516B">
        <w:rPr>
          <w:b/>
        </w:rPr>
        <w:t>,</w:t>
      </w:r>
      <w:r w:rsidRPr="00DF516B">
        <w:t xml:space="preserve"> 705-716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THIEL, M. 1998. Extended parental care in marine amphipods. I. Juvenile survival without parents. </w:t>
      </w:r>
      <w:r w:rsidRPr="00DF516B">
        <w:rPr>
          <w:i/>
        </w:rPr>
        <w:t>Journal of Experimental Marine Biology and Ecology,</w:t>
      </w:r>
      <w:r w:rsidRPr="00DF516B">
        <w:t xml:space="preserve"> 227</w:t>
      </w:r>
      <w:r w:rsidRPr="00DF516B">
        <w:rPr>
          <w:b/>
        </w:rPr>
        <w:t>,</w:t>
      </w:r>
      <w:r w:rsidRPr="00DF516B">
        <w:t xml:space="preserve"> 187-201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THIEL, M. 1999. Extended parental care in marine amphipods: II. Maternal protection of juveniles from predation. </w:t>
      </w:r>
      <w:r w:rsidRPr="00DF516B">
        <w:rPr>
          <w:i/>
        </w:rPr>
        <w:t>Journal of Experimental Marine Biology and Ecology,</w:t>
      </w:r>
      <w:r w:rsidRPr="00DF516B">
        <w:t xml:space="preserve"> 234</w:t>
      </w:r>
      <w:r w:rsidRPr="00DF516B">
        <w:rPr>
          <w:b/>
        </w:rPr>
        <w:t>,</w:t>
      </w:r>
      <w:r w:rsidRPr="00DF516B">
        <w:t xml:space="preserve"> 235-253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THISTLE, D., YINGST, J. Y. &amp; FAUCHALD, K. 1985. A deep-sea benthic community exposed to strong near-bottom currents on the Scotian Rise (western Atlantic). </w:t>
      </w:r>
      <w:r w:rsidRPr="00DF516B">
        <w:rPr>
          <w:i/>
        </w:rPr>
        <w:t>Marine Geology,</w:t>
      </w:r>
      <w:r w:rsidRPr="00DF516B">
        <w:t xml:space="preserve"> 66</w:t>
      </w:r>
      <w:r w:rsidRPr="00DF516B">
        <w:rPr>
          <w:b/>
        </w:rPr>
        <w:t>,</w:t>
      </w:r>
      <w:r w:rsidRPr="00DF516B">
        <w:t xml:space="preserve"> 91-112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WHITE, K. N. 2011. A taxonomic review of the Leucothoidae (Crustacea: Amphipoda). </w:t>
      </w:r>
      <w:r w:rsidRPr="00DF516B">
        <w:rPr>
          <w:i/>
        </w:rPr>
        <w:t>Zootaxa,</w:t>
      </w:r>
      <w:r w:rsidRPr="00DF516B">
        <w:t xml:space="preserve"> 3078</w:t>
      </w:r>
      <w:r w:rsidRPr="00DF516B">
        <w:rPr>
          <w:b/>
        </w:rPr>
        <w:t>,</w:t>
      </w:r>
      <w:r w:rsidRPr="00DF516B">
        <w:t xml:space="preserve"> 1-113.</w:t>
      </w:r>
    </w:p>
    <w:p w:rsidR="00DF516B" w:rsidRPr="00DF516B" w:rsidRDefault="00DF516B" w:rsidP="00DF516B">
      <w:pPr>
        <w:pStyle w:val="EndNoteBibliography"/>
        <w:spacing w:after="0"/>
        <w:ind w:left="720" w:hanging="720"/>
      </w:pPr>
      <w:r w:rsidRPr="00DF516B">
        <w:t xml:space="preserve">WILSON, G. D. F. 1976. The systematics and evolution of </w:t>
      </w:r>
      <w:r w:rsidRPr="00DF516B">
        <w:rPr>
          <w:i/>
        </w:rPr>
        <w:t>Haplomunna</w:t>
      </w:r>
      <w:r w:rsidRPr="00DF516B">
        <w:t xml:space="preserve"> and its relatives (Isopoda, Haplomunnidae, New family). </w:t>
      </w:r>
      <w:r w:rsidRPr="00DF516B">
        <w:rPr>
          <w:i/>
        </w:rPr>
        <w:t>Journal of Natural History,</w:t>
      </w:r>
      <w:r w:rsidRPr="00DF516B">
        <w:t xml:space="preserve"> 10</w:t>
      </w:r>
      <w:r w:rsidRPr="00DF516B">
        <w:rPr>
          <w:b/>
        </w:rPr>
        <w:t>,</w:t>
      </w:r>
      <w:r w:rsidRPr="00DF516B">
        <w:t xml:space="preserve"> 569-580.</w:t>
      </w:r>
    </w:p>
    <w:p w:rsidR="00DF516B" w:rsidRPr="00DF516B" w:rsidRDefault="00DF516B" w:rsidP="00DF516B">
      <w:pPr>
        <w:pStyle w:val="EndNoteBibliography"/>
        <w:ind w:left="720" w:hanging="720"/>
      </w:pPr>
      <w:r w:rsidRPr="00DF516B">
        <w:t xml:space="preserve">WÜRZBERG, L., PETERS, J. &amp; BRANDT, A. 2011. Fatty acid patterns of Southern Ocean shelf and deep sea peracarid crustaceans and a possible food source, foraminiferans. </w:t>
      </w:r>
      <w:r w:rsidRPr="00DF516B">
        <w:rPr>
          <w:i/>
        </w:rPr>
        <w:t>Deep Sea Research Part II: Topical Studies in Oceanography,</w:t>
      </w:r>
      <w:r w:rsidRPr="00DF516B">
        <w:t xml:space="preserve"> 58</w:t>
      </w:r>
      <w:r w:rsidRPr="00DF516B">
        <w:rPr>
          <w:b/>
        </w:rPr>
        <w:t>,</w:t>
      </w:r>
      <w:r w:rsidRPr="00DF516B">
        <w:t xml:space="preserve"> 2027-2035.</w:t>
      </w:r>
    </w:p>
    <w:p w:rsidR="001541CC" w:rsidRPr="006F55B1" w:rsidRDefault="009F7213" w:rsidP="006F55B1">
      <w:pPr>
        <w:rPr>
          <w:rFonts w:ascii="Trebuchet MS" w:hAnsi="Trebuchet MS"/>
          <w:sz w:val="20"/>
          <w:szCs w:val="20"/>
        </w:rPr>
      </w:pPr>
      <w:r>
        <w:rPr>
          <w:rFonts w:ascii="Trebuchet MS" w:hAnsi="Trebuchet MS"/>
          <w:sz w:val="20"/>
          <w:szCs w:val="20"/>
        </w:rPr>
        <w:fldChar w:fldCharType="end"/>
      </w:r>
    </w:p>
    <w:sectPr w:rsidR="001541CC" w:rsidRPr="006F55B1">
      <w:headerReference w:type="default" r:id="rId7"/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E2666" w:rsidRDefault="002E2666" w:rsidP="00007284">
      <w:pPr>
        <w:spacing w:after="0" w:line="240" w:lineRule="auto"/>
      </w:pPr>
      <w:r>
        <w:separator/>
      </w:r>
    </w:p>
  </w:endnote>
  <w:endnote w:type="continuationSeparator" w:id="0">
    <w:p w:rsidR="002E2666" w:rsidRDefault="002E2666" w:rsidP="0000728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41714943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17D2A" w:rsidRDefault="00517D2A" w:rsidP="00517D2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F516B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8607DA" w:rsidRDefault="00517D2A" w:rsidP="00517D2A">
    <w:pPr>
      <w:pStyle w:val="Footer"/>
      <w:pBdr>
        <w:top w:val="single" w:sz="4" w:space="0" w:color="auto"/>
      </w:pBdr>
    </w:pPr>
    <w:r>
      <w:t>Ashford</w:t>
    </w:r>
    <w:r w:rsidR="00DF516B">
      <w:t xml:space="preserve"> </w:t>
    </w:r>
    <w:r w:rsidR="00DF516B" w:rsidRPr="00DF516B">
      <w:rPr>
        <w:i/>
      </w:rPr>
      <w:t>et al.</w:t>
    </w:r>
    <w:r w:rsidR="00DF516B">
      <w:t xml:space="preserve"> ‘The deep ocean and environmental change’</w:t>
    </w:r>
    <w:r w:rsidR="008607DA">
      <w:tab/>
    </w:r>
    <w:r w:rsidR="008607DA"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E2666" w:rsidRDefault="002E2666" w:rsidP="00007284">
      <w:pPr>
        <w:spacing w:after="0" w:line="240" w:lineRule="auto"/>
      </w:pPr>
      <w:r>
        <w:separator/>
      </w:r>
    </w:p>
  </w:footnote>
  <w:footnote w:type="continuationSeparator" w:id="0">
    <w:p w:rsidR="002E2666" w:rsidRDefault="002E2666" w:rsidP="0000728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17D2A" w:rsidRDefault="00517D2A">
    <w:pPr>
      <w:pStyle w:val="Header"/>
    </w:pPr>
    <w:r>
      <w:rPr>
        <w:sz w:val="20"/>
        <w:szCs w:val="20"/>
      </w:rP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6F55B1"/>
    <w:rsid w:val="0000538E"/>
    <w:rsid w:val="00007284"/>
    <w:rsid w:val="00033097"/>
    <w:rsid w:val="000624F9"/>
    <w:rsid w:val="00066830"/>
    <w:rsid w:val="00092406"/>
    <w:rsid w:val="000D44FF"/>
    <w:rsid w:val="000E5A73"/>
    <w:rsid w:val="000E5F0A"/>
    <w:rsid w:val="000F1B90"/>
    <w:rsid w:val="00103A27"/>
    <w:rsid w:val="00105E5B"/>
    <w:rsid w:val="00121B24"/>
    <w:rsid w:val="0012520C"/>
    <w:rsid w:val="00127D49"/>
    <w:rsid w:val="00136558"/>
    <w:rsid w:val="00140856"/>
    <w:rsid w:val="00145354"/>
    <w:rsid w:val="0015014F"/>
    <w:rsid w:val="001541CC"/>
    <w:rsid w:val="001862A0"/>
    <w:rsid w:val="00186F55"/>
    <w:rsid w:val="001D7DE2"/>
    <w:rsid w:val="001E22C3"/>
    <w:rsid w:val="001F1AE3"/>
    <w:rsid w:val="0026232B"/>
    <w:rsid w:val="002B3734"/>
    <w:rsid w:val="002B3F34"/>
    <w:rsid w:val="002E0979"/>
    <w:rsid w:val="002E2666"/>
    <w:rsid w:val="002F3ED4"/>
    <w:rsid w:val="00313C70"/>
    <w:rsid w:val="00327CF3"/>
    <w:rsid w:val="00336953"/>
    <w:rsid w:val="0035056E"/>
    <w:rsid w:val="00370214"/>
    <w:rsid w:val="00382300"/>
    <w:rsid w:val="00387434"/>
    <w:rsid w:val="003E08FE"/>
    <w:rsid w:val="00400AC2"/>
    <w:rsid w:val="00422C6B"/>
    <w:rsid w:val="00453D21"/>
    <w:rsid w:val="0047363B"/>
    <w:rsid w:val="00477F94"/>
    <w:rsid w:val="00492BE1"/>
    <w:rsid w:val="004B59F8"/>
    <w:rsid w:val="004D16DB"/>
    <w:rsid w:val="004D19A1"/>
    <w:rsid w:val="004F1D01"/>
    <w:rsid w:val="00517D2A"/>
    <w:rsid w:val="00582C86"/>
    <w:rsid w:val="00590B96"/>
    <w:rsid w:val="0059596A"/>
    <w:rsid w:val="005B3B06"/>
    <w:rsid w:val="005C365A"/>
    <w:rsid w:val="005D1B71"/>
    <w:rsid w:val="005D5FAC"/>
    <w:rsid w:val="0060131E"/>
    <w:rsid w:val="0060552F"/>
    <w:rsid w:val="00606BEF"/>
    <w:rsid w:val="00634D57"/>
    <w:rsid w:val="00640411"/>
    <w:rsid w:val="0065621D"/>
    <w:rsid w:val="006625D0"/>
    <w:rsid w:val="0066334F"/>
    <w:rsid w:val="006754E1"/>
    <w:rsid w:val="006E7717"/>
    <w:rsid w:val="006F55B1"/>
    <w:rsid w:val="00734C38"/>
    <w:rsid w:val="00750F0E"/>
    <w:rsid w:val="00751585"/>
    <w:rsid w:val="00752B40"/>
    <w:rsid w:val="00777A95"/>
    <w:rsid w:val="00783E6D"/>
    <w:rsid w:val="007938BC"/>
    <w:rsid w:val="007B2F56"/>
    <w:rsid w:val="007B6165"/>
    <w:rsid w:val="007C3DDD"/>
    <w:rsid w:val="00800D1F"/>
    <w:rsid w:val="008145D6"/>
    <w:rsid w:val="00815A6D"/>
    <w:rsid w:val="0082381D"/>
    <w:rsid w:val="008403C8"/>
    <w:rsid w:val="008607DA"/>
    <w:rsid w:val="0086323D"/>
    <w:rsid w:val="008820A3"/>
    <w:rsid w:val="008A7F32"/>
    <w:rsid w:val="008C62A6"/>
    <w:rsid w:val="008D3FF0"/>
    <w:rsid w:val="008F33C8"/>
    <w:rsid w:val="009000EA"/>
    <w:rsid w:val="00902B46"/>
    <w:rsid w:val="00924CA8"/>
    <w:rsid w:val="009B50BE"/>
    <w:rsid w:val="009D43B3"/>
    <w:rsid w:val="009D4769"/>
    <w:rsid w:val="009E2BA3"/>
    <w:rsid w:val="009F7213"/>
    <w:rsid w:val="00A2778F"/>
    <w:rsid w:val="00A40CB0"/>
    <w:rsid w:val="00A6620B"/>
    <w:rsid w:val="00A7410F"/>
    <w:rsid w:val="00A907E4"/>
    <w:rsid w:val="00AA1707"/>
    <w:rsid w:val="00AB0730"/>
    <w:rsid w:val="00B5640F"/>
    <w:rsid w:val="00B56BC0"/>
    <w:rsid w:val="00B80082"/>
    <w:rsid w:val="00B843B5"/>
    <w:rsid w:val="00B94DAB"/>
    <w:rsid w:val="00C17C31"/>
    <w:rsid w:val="00C2400C"/>
    <w:rsid w:val="00C30B3D"/>
    <w:rsid w:val="00C45EBE"/>
    <w:rsid w:val="00C53BD7"/>
    <w:rsid w:val="00C6061C"/>
    <w:rsid w:val="00C644D4"/>
    <w:rsid w:val="00C65294"/>
    <w:rsid w:val="00C8411D"/>
    <w:rsid w:val="00CB07BD"/>
    <w:rsid w:val="00CC1355"/>
    <w:rsid w:val="00D03BDF"/>
    <w:rsid w:val="00D43145"/>
    <w:rsid w:val="00D65E05"/>
    <w:rsid w:val="00D6648B"/>
    <w:rsid w:val="00D707F0"/>
    <w:rsid w:val="00D721C7"/>
    <w:rsid w:val="00D75625"/>
    <w:rsid w:val="00D9418B"/>
    <w:rsid w:val="00DB5B0E"/>
    <w:rsid w:val="00DC531D"/>
    <w:rsid w:val="00DC5A06"/>
    <w:rsid w:val="00DD60C9"/>
    <w:rsid w:val="00DD6ADE"/>
    <w:rsid w:val="00DE5F21"/>
    <w:rsid w:val="00DE6A40"/>
    <w:rsid w:val="00DF516B"/>
    <w:rsid w:val="00E17AE6"/>
    <w:rsid w:val="00E263F4"/>
    <w:rsid w:val="00E42EB4"/>
    <w:rsid w:val="00E56A83"/>
    <w:rsid w:val="00E56F71"/>
    <w:rsid w:val="00E64629"/>
    <w:rsid w:val="00E65EC7"/>
    <w:rsid w:val="00E9596D"/>
    <w:rsid w:val="00E96BC5"/>
    <w:rsid w:val="00EC6D43"/>
    <w:rsid w:val="00ED7D2E"/>
    <w:rsid w:val="00EE184E"/>
    <w:rsid w:val="00F01ECD"/>
    <w:rsid w:val="00F342AC"/>
    <w:rsid w:val="00F638A5"/>
    <w:rsid w:val="00FB546A"/>
    <w:rsid w:val="00FC31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91D1602"/>
  <w15:docId w15:val="{56523FEA-D52F-4732-81F9-B3347BA410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0728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07284"/>
  </w:style>
  <w:style w:type="paragraph" w:styleId="Footer">
    <w:name w:val="footer"/>
    <w:basedOn w:val="Normal"/>
    <w:link w:val="FooterChar"/>
    <w:uiPriority w:val="99"/>
    <w:unhideWhenUsed/>
    <w:rsid w:val="0000728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07284"/>
  </w:style>
  <w:style w:type="paragraph" w:styleId="BalloonText">
    <w:name w:val="Balloon Text"/>
    <w:basedOn w:val="Normal"/>
    <w:link w:val="BalloonTextChar"/>
    <w:uiPriority w:val="99"/>
    <w:semiHidden/>
    <w:unhideWhenUsed/>
    <w:rsid w:val="0000728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7284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9F721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F721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F721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F7213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9F7213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F516B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file:///C:\Users\Oliver\Documents\Oxford%20D.Phil\NEREIDA%20files\Data\Biological%20data\Diversity%20evenness%20and%20richness%20data\Functional%20diversity\References\www.marlin.ac.uk\biotic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8639</Words>
  <Characters>106247</Characters>
  <Application>Microsoft Office Word</Application>
  <DocSecurity>0</DocSecurity>
  <Lines>885</Lines>
  <Paragraphs>2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pt of Zoology, University of Oxford</Company>
  <LinksUpToDate>false</LinksUpToDate>
  <CharactersWithSpaces>1246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liver Simon Ashford</dc:creator>
  <cp:lastModifiedBy>Oliver Ashford</cp:lastModifiedBy>
  <cp:revision>2</cp:revision>
  <dcterms:created xsi:type="dcterms:W3CDTF">2018-02-06T18:09:00Z</dcterms:created>
  <dcterms:modified xsi:type="dcterms:W3CDTF">2018-02-06T18:09:00Z</dcterms:modified>
</cp:coreProperties>
</file>